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r w:rsidR="00320B0E">
        <w:t>s</w:t>
      </w:r>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113C61">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113C61">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113C61">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113C61">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113C61">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113C61">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113C61">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113C61">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113C61">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113C61">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113C61">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052C0128" w14:textId="77777777" w:rsidR="00B24474" w:rsidRPr="00B24474" w:rsidRDefault="00B24474" w:rsidP="002001CD">
      <w:pPr>
        <w:pStyle w:val="Heading2"/>
        <w:rPr>
          <w:rFonts w:ascii="Times New Roman" w:hAnsi="Times New Roman" w:cs="Times New Roman"/>
          <w:b/>
          <w:bCs/>
          <w:sz w:val="36"/>
          <w:szCs w:val="36"/>
        </w:rPr>
      </w:pPr>
      <w:bookmarkStart w:id="2" w:name="_Toc531605772"/>
      <w:r w:rsidRPr="00B24474">
        <w:t>Preliminaries</w:t>
      </w:r>
      <w:bookmarkEnd w:id="2"/>
    </w:p>
    <w:p w14:paraId="04350DD0" w14:textId="77777777" w:rsidR="00B24474" w:rsidRPr="00B24474" w:rsidRDefault="00B24474" w:rsidP="005C1353">
      <w:pPr>
        <w:rPr>
          <w:rFonts w:ascii="Times New Roman" w:hAnsi="Times New Roman" w:cs="Times New Roman"/>
          <w:sz w:val="24"/>
          <w:szCs w:val="24"/>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w:t>
      </w:r>
      <w:r w:rsidRPr="00B24474">
        <w:lastRenderedPageBreak/>
        <w:t>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3" w:name="_Toc531605773"/>
      <w:r w:rsidRPr="001F468C">
        <w:t>Chapter 2: Literature review</w:t>
      </w:r>
      <w:bookmarkEnd w:id="3"/>
    </w:p>
    <w:p w14:paraId="6AA4623F" w14:textId="6B1B6B09" w:rsidR="009B52DF" w:rsidRDefault="009B52DF" w:rsidP="006C2054">
      <w:r>
        <w:t xml:space="preserve">Many concepts in V-C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lastRenderedPageBreak/>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2001CD">
      <w:pPr>
        <w:pStyle w:val="Heading3"/>
      </w:pPr>
      <w:r w:rsidRPr="00B24474">
        <w:t xml:space="preserve">Kernelization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4" w:name="_Toc531605774"/>
      <w:r w:rsidRPr="001C5BE9">
        <w:t>Kernel reductions for Vertex Cover</w:t>
      </w:r>
      <w:bookmarkEnd w:id="4"/>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7A760A">
      <w:pPr>
        <w:rPr>
          <w:rFonts w:ascii="Times New Roman" w:hAnsi="Times New Roman" w:cs="Times New Roman"/>
          <w:sz w:val="24"/>
          <w:szCs w:val="24"/>
        </w:rPr>
      </w:pPr>
      <w:r w:rsidRPr="00B24474">
        <w:lastRenderedPageBreak/>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is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5" w:name="_Toc531605775"/>
      <w:r w:rsidRPr="00B24474">
        <w:t>Linear Programming</w:t>
      </w:r>
      <w:bookmarkEnd w:id="5"/>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4EEA680" w:rsidR="0092449B" w:rsidRDefault="0092449B" w:rsidP="00601490">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6"/>
      <w:commentRangeStart w:id="7"/>
      <w:r>
        <w:t xml:space="preserve">Notice that if additional requirement </w:t>
      </w:r>
      <m:oMath>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m:t>
        </m:r>
        <m:d>
          <m:dPr>
            <m:begChr m:val="{"/>
            <m:endChr m:val="}"/>
            <m:ctrlPr>
              <w:rPr>
                <w:rFonts w:ascii="Cambria Math" w:hAnsi="Cambria Math" w:cs="Times New Roman"/>
                <w:i/>
                <w:color w:val="131413"/>
              </w:rPr>
            </m:ctrlPr>
          </m:dPr>
          <m:e>
            <m:r>
              <w:rPr>
                <w:rFonts w:ascii="Cambria Math" w:hAnsi="Cambria Math" w:cs="Times New Roman"/>
                <w:color w:val="131413"/>
              </w:rPr>
              <m:t>0, 1</m:t>
            </m:r>
          </m:e>
        </m:d>
        <m:r>
          <w:rPr>
            <w:rFonts w:ascii="Cambria Math" w:hAnsi="Cambria Math" w:cs="Times New Roman"/>
            <w:color w:val="131413"/>
          </w:rPr>
          <m:t xml:space="preserve"> for </m:t>
        </m:r>
        <m:r>
          <w:rPr>
            <w:rFonts w:ascii="Cambria Math" w:hAnsi="Cambria Math" w:cs="Times New Roman"/>
            <w:color w:val="131413"/>
          </w:rPr>
          <m:t>every v ∈ V (G)</m:t>
        </m:r>
      </m:oMath>
      <w:r w:rsidR="00D20FD5">
        <w:rPr>
          <w:color w:val="131413"/>
        </w:rPr>
        <w:t xml:space="preserve"> </w:t>
      </w:r>
      <w:r w:rsidR="00601490">
        <w:rPr>
          <w:color w:val="131413"/>
        </w:rPr>
        <w:t>were</w:t>
      </w:r>
      <w:r w:rsidR="00D20FD5">
        <w:rPr>
          <w:color w:val="131413"/>
        </w:rPr>
        <w:t xml:space="preserve"> </w:t>
      </w:r>
      <w:r w:rsidR="00D20FD5">
        <w:t xml:space="preserve">to </w:t>
      </w:r>
      <w:proofErr w:type="gramStart"/>
      <w:r w:rsidR="00D20FD5">
        <w:t>be added</w:t>
      </w:r>
      <w:proofErr w:type="gramEnd"/>
      <w:r>
        <w:rPr>
          <w:color w:val="131413"/>
        </w:rPr>
        <w:t>, only then we would have an accurate representation of VC problem</w:t>
      </w:r>
      <w:commentRangeEnd w:id="6"/>
      <w:r w:rsidR="00D20FD5">
        <w:rPr>
          <w:rStyle w:val="CommentReference"/>
        </w:rPr>
        <w:commentReference w:id="6"/>
      </w:r>
      <w:commentRangeEnd w:id="7"/>
      <w:r w:rsidR="00601490">
        <w:rPr>
          <w:rStyle w:val="CommentReference"/>
        </w:rPr>
        <w:commentReference w:id="7"/>
      </w:r>
      <w:r>
        <w:rPr>
          <w:color w:val="131413"/>
        </w:rPr>
        <w:t>. Since requirement for cost function to only tak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 xml:space="preserve">Crown decomposition is a general kernelization technique that can be used to obtain kernels for many problems. The technique is based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2001CD">
      <w:pPr>
        <w:pStyle w:val="ListParagraph"/>
        <w:numPr>
          <w:ilvl w:val="0"/>
          <w:numId w:val="2"/>
        </w:numPr>
      </w:pPr>
      <w:r w:rsidRPr="00B24474">
        <w:lastRenderedPageBreak/>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6B3381">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4A02A3">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710D2C25" w:rsidR="004A02A3" w:rsidRPr="006B3381" w:rsidRDefault="004A02A3" w:rsidP="004A02A3">
      <w:r>
        <w:t xml:space="preserve">Construction of such a cover described is polynomial </w:t>
      </w:r>
      <w:r>
        <w:fldChar w:fldCharType="begin" w:fldLock="1"/>
      </w:r>
      <w:r w:rsidR="002D6B61">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eviouslyFormattedCitation":"[12]"},"properties":{"noteIndex":0},"schema":"https://github.com/citation-style-language/schema/raw/master/csl-citation.json"}</w:instrText>
      </w:r>
      <w:r>
        <w:fldChar w:fldCharType="separate"/>
      </w:r>
      <w:r w:rsidRPr="004A02A3">
        <w:rPr>
          <w:noProof/>
        </w:rPr>
        <w:t>[12]</w:t>
      </w:r>
      <w:r>
        <w:fldChar w:fldCharType="end"/>
      </w:r>
      <w:r w:rsidR="00601490">
        <w:t>/</w:t>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w:lastRenderedPageBreak/>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r w:rsidRPr="009C4C01">
        <w:rPr>
          <w:rStyle w:val="fontstyle01"/>
          <w:rFonts w:ascii="Garamond" w:hAnsi="Garamond"/>
          <w:i w:val="0"/>
          <w:iCs w:val="0"/>
          <w:sz w:val="22"/>
          <w:szCs w:val="22"/>
        </w:rPr>
        <w:t xml:space="preserve">and </w:t>
      </w:r>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proofErr w:type="gramStart"/>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of</w:t>
      </w:r>
      <w:proofErr w:type="gramEnd"/>
      <w:r w:rsidRPr="009C4C01">
        <w:rPr>
          <w:rStyle w:val="fontstyle01"/>
          <w:rFonts w:ascii="Garamond" w:hAnsi="Garamond"/>
          <w:i w:val="0"/>
          <w:iCs w:val="0"/>
          <w:sz w:val="22"/>
          <w:szCs w:val="22"/>
        </w:rPr>
        <w:t xml:space="preserve">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w:t>
      </w:r>
      <w:proofErr w:type="spellStart"/>
      <w:r>
        <w:rPr>
          <w:rStyle w:val="fontstyle01"/>
          <w:rFonts w:ascii="Garamond" w:hAnsi="Garamond"/>
          <w:i w:val="0"/>
          <w:iCs w:val="0"/>
          <w:sz w:val="22"/>
          <w:szCs w:val="22"/>
        </w:rPr>
        <w:t>Konig’s</w:t>
      </w:r>
      <w:proofErr w:type="spellEnd"/>
      <w:r>
        <w:rPr>
          <w:rStyle w:val="fontstyle01"/>
          <w:rFonts w:ascii="Garamond" w:hAnsi="Garamond"/>
          <w:i w:val="0"/>
          <w:iCs w:val="0"/>
          <w:sz w:val="22"/>
          <w:szCs w:val="22"/>
        </w:rPr>
        <w:t xml:space="preserve">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bookmarkStart w:id="10" w:name="_GoBack"/>
      <w:bookmarkEnd w:id="10"/>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1" w:name="_Toc531605777"/>
      <w:commentRangeStart w:id="12"/>
      <w:r w:rsidRPr="00B24474">
        <w:t>Branching</w:t>
      </w:r>
      <w:bookmarkEnd w:id="11"/>
      <w:commentRangeEnd w:id="12"/>
      <w:r w:rsidR="005A7AD4">
        <w:rPr>
          <w:rStyle w:val="CommentReference"/>
          <w:rFonts w:ascii="Garamond" w:hAnsi="Garamond"/>
        </w:rPr>
        <w:commentReference w:id="12"/>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3" w:name="_Toc531605778"/>
      <w:r w:rsidRPr="00B24474">
        <w:t>Vertex Cover Above LP</w:t>
      </w:r>
      <w:bookmarkEnd w:id="13"/>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2001CD">
      <w:pPr>
        <w:rPr>
          <w:rFonts w:ascii="Times New Roman" w:hAnsi="Times New Roman" w:cs="Times New Roman"/>
          <w:sz w:val="24"/>
          <w:szCs w:val="24"/>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5541C3D2"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2D6B61">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2D6B61">
        <w:rPr>
          <w:rFonts w:ascii="Cambria Math" w:hAnsi="Cambria Math" w:cs="Cambria Math"/>
        </w:rPr>
        <w:instrText>∗</w:instrText>
      </w:r>
      <w:r w:rsidR="002D6B61">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4" w:name="_Toc531605779"/>
      <w:r>
        <w:t>Interleaving</w:t>
      </w:r>
      <w:bookmarkEnd w:id="14"/>
    </w:p>
    <w:p w14:paraId="56B6550A" w14:textId="386FA8AD" w:rsidR="00084670" w:rsidRPr="00084670" w:rsidRDefault="00084670" w:rsidP="008B5B76">
      <w:r>
        <w:t xml:space="preserve">Up until now, kernelizations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hint="eastAsia"/>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hint="eastAsia"/>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5" w:name="_Toc531605780"/>
      <w:r>
        <w:t xml:space="preserve">Chapter 3: </w:t>
      </w:r>
      <w:r w:rsidR="00110604">
        <w:t>Requirements and analysis</w:t>
      </w:r>
      <w:bookmarkEnd w:id="15"/>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2B3DE4B8" w:rsidR="00534132" w:rsidRDefault="00534132" w:rsidP="00234D3A">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A61D259" w:rsidR="009F5646" w:rsidRDefault="009F5646" w:rsidP="00FB5FD3">
      <w:pPr>
        <w:ind w:left="720" w:hanging="720"/>
      </w:pPr>
      <w:r w:rsidRPr="009F5646">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 xml:space="preserve">ation in C is lack of control over </w:t>
      </w:r>
      <w:r>
        <w:lastRenderedPageBreak/>
        <w:t>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96300">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7E0A619C" w:rsidR="00196300" w:rsidRDefault="00196300" w:rsidP="00962952">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63745C7A" w:rsidR="008239B6" w:rsidRDefault="008239B6" w:rsidP="002D6B61">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2D6B61">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9038FC">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70822293" w:rsidR="009038FC" w:rsidRDefault="009038FC" w:rsidP="009038FC">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2D6B61">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0]"},"properties":{"noteIndex":0},"schema":"https://github.com/citation-style-language/schema/raw/master/csl-citation.json"}</w:instrText>
      </w:r>
      <w:r>
        <w:fldChar w:fldCharType="separate"/>
      </w:r>
      <w:r w:rsidR="002D6B61" w:rsidRPr="002D6B61">
        <w:rPr>
          <w:noProof/>
        </w:rPr>
        <w:t>[21]</w:t>
      </w:r>
      <w:r>
        <w:fldChar w:fldCharType="end"/>
      </w:r>
    </w:p>
    <w:p w14:paraId="389DA722" w14:textId="77777777" w:rsidR="00FB5FD3" w:rsidRDefault="00FB5FD3" w:rsidP="00DC02EC">
      <w:pPr>
        <w:ind w:left="360"/>
      </w:pPr>
    </w:p>
    <w:p w14:paraId="69F63E47" w14:textId="044DD2D3" w:rsidR="00DC02EC" w:rsidRDefault="00DC02EC" w:rsidP="00FB5FD3">
      <w:r>
        <w:t xml:space="preserve">Main algorithm of </w:t>
      </w:r>
      <w:proofErr w:type="spellStart"/>
      <w:r>
        <w:t>vc_solver</w:t>
      </w:r>
      <w:proofErr w:type="spellEnd"/>
      <w:r>
        <w:t xml:space="preserve">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DC02EC">
      <w:pPr>
        <w:pStyle w:val="ListParagraph"/>
        <w:numPr>
          <w:ilvl w:val="0"/>
          <w:numId w:val="10"/>
        </w:numPr>
      </w:pPr>
      <w:r>
        <w:t>apply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FB5FD3">
      <w:pPr>
        <w:pStyle w:val="ListParagraph"/>
        <w:numPr>
          <w:ilvl w:val="0"/>
          <w:numId w:val="10"/>
        </w:numPr>
      </w:pPr>
      <w:r>
        <w:lastRenderedPageBreak/>
        <w:t>Save solution to file and record time spent and nodes visited</w:t>
      </w:r>
    </w:p>
    <w:p w14:paraId="4A5DA77A" w14:textId="27B34B28" w:rsidR="00B51171" w:rsidRDefault="00B51171" w:rsidP="00B51171">
      <w:pPr>
        <w:ind w:left="360"/>
      </w:pPr>
    </w:p>
    <w:p w14:paraId="245701CB" w14:textId="04EE67ED" w:rsidR="00B51171" w:rsidRDefault="00B51171" w:rsidP="00B51171">
      <w:pPr>
        <w:ind w:left="360"/>
      </w:pPr>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FB5FD3"/>
    <w:p w14:paraId="45175B54" w14:textId="668CDA50" w:rsidR="001A2BB8" w:rsidRDefault="001A2BB8" w:rsidP="00FB5FD3">
      <w:r>
        <w:t xml:space="preserve">When </w:t>
      </w:r>
      <w:proofErr w:type="spellStart"/>
      <w:r>
        <w:t>vc_solver</w:t>
      </w:r>
      <w:proofErr w:type="spellEnd"/>
      <w:r>
        <w:t xml:space="preserve">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1B75D444" w14:textId="77777777" w:rsidR="001A2BB8" w:rsidRDefault="001A2BB8" w:rsidP="00FB5FD3">
      <w:r>
        <w:t>If additional argument “draw” is passed, program will draw visualisation of each solution.</w:t>
      </w:r>
    </w:p>
    <w:p w14:paraId="44A00BC0" w14:textId="31B1011E" w:rsidR="001A2BB8" w:rsidRDefault="001A2BB8" w:rsidP="00FB5FD3">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visualisation takes long time to draw. This function was used only to check correctness and present the example solutions from famous benchmark.</w:t>
      </w:r>
    </w:p>
    <w:p w14:paraId="3C0D4445" w14:textId="56D1858C" w:rsidR="00FB5FD3" w:rsidRDefault="00FB5FD3" w:rsidP="00FB5FD3"/>
    <w:p w14:paraId="67B03BA1" w14:textId="27D97E72" w:rsidR="00464BFF" w:rsidRDefault="00464BFF" w:rsidP="00464BFF">
      <w:pPr>
        <w:pStyle w:val="Heading2"/>
      </w:pPr>
      <w:r>
        <w:t>Testing</w:t>
      </w:r>
    </w:p>
    <w:p w14:paraId="30C94FA3" w14:textId="3CECCB83" w:rsidR="004A02A3" w:rsidRDefault="00464BFF" w:rsidP="006E599E">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r>
        <w:t>famous benchmark dataset from website wolfram alpha, including grid and cage graphs and some other edge cases.</w:t>
      </w:r>
    </w:p>
    <w:p w14:paraId="26B1F4FA" w14:textId="77777777" w:rsidR="006E599E" w:rsidRDefault="006E599E" w:rsidP="006E599E"/>
    <w:p w14:paraId="2359327B" w14:textId="3A44903C" w:rsidR="006E599E" w:rsidRDefault="006E599E" w:rsidP="00FE5AE1">
      <w:pPr>
        <w:ind w:firstLine="414"/>
      </w:pPr>
      <w:r>
        <w:t xml:space="preserve">PACE provided large instances, ranging from 200 to over 10000 vertices. </w:t>
      </w:r>
      <w:r w:rsidR="00BA1DE6">
        <w:t xml:space="preserve">Those instances, which after kernelization had lower bound above </w:t>
      </w:r>
      <w:r w:rsidR="001D7C37">
        <w:t>1000</w:t>
      </w:r>
      <w:r w:rsidR="00BA1DE6">
        <w:t xml:space="preserve"> did not execute on my laptop – search tree becomes too big. </w:t>
      </w:r>
      <w:r w:rsidR="00FE5AE1">
        <w:t xml:space="preserve">It is consistent with theoretical assumptions that FPT algorithms work for small values of the parameter. </w:t>
      </w:r>
      <w:r w:rsidR="00BA1DE6">
        <w:t xml:space="preserve">For the other ones, </w:t>
      </w:r>
      <w:r w:rsidR="002C579E">
        <w:t>compared the</w:t>
      </w:r>
      <w:r w:rsidR="00BA1DE6">
        <w:t xml:space="preserve"> time </w:t>
      </w:r>
      <w:r w:rsidR="002C579E">
        <w:t xml:space="preserve">of execution </w:t>
      </w:r>
      <w:r w:rsidR="0026325D">
        <w:t>t</w:t>
      </w:r>
      <w:r w:rsidR="00BA1DE6">
        <w:t xml:space="preserve">o other, </w:t>
      </w:r>
      <m:oMath>
        <m:r>
          <w:rPr>
            <w:rFonts w:ascii="Cambria Math" w:hAnsi="Cambria Math"/>
          </w:rPr>
          <m:t xml:space="preserve">ILP </m:t>
        </m:r>
      </m:oMath>
      <w:r w:rsidR="00BA1DE6">
        <w:t xml:space="preserve">based solver and measure of the number of nodes visited during </w:t>
      </w:r>
      <w:proofErr w:type="spellStart"/>
      <w:r w:rsidR="00BA1DE6">
        <w:t>preprocessing</w:t>
      </w:r>
      <w:proofErr w:type="spellEnd"/>
      <w:r w:rsidR="00BA1DE6">
        <w:t xml:space="preserve"> and the search.</w:t>
      </w:r>
      <w:r w:rsidR="00DC02EC">
        <w:t xml:space="preserve"> What is more, </w:t>
      </w:r>
      <w:proofErr w:type="spellStart"/>
      <w:r w:rsidR="00DC02EC">
        <w:t>preprocessing</w:t>
      </w:r>
      <w:proofErr w:type="spellEnd"/>
      <w:r w:rsidR="00DC02EC">
        <w:t xml:space="preserve"> rules have made the kernel linear </w:t>
      </w:r>
      <w:r w:rsidR="002C579E">
        <w:t>–</w:t>
      </w:r>
      <w:r w:rsidR="00DC02EC">
        <w:t xml:space="preserve"> </w:t>
      </w:r>
    </w:p>
    <w:p w14:paraId="7BF2E31A" w14:textId="2FFF5A40" w:rsidR="002C579E" w:rsidRDefault="002C579E" w:rsidP="002C579E"/>
    <w:p w14:paraId="71326AC8" w14:textId="64709077" w:rsidR="00113C61" w:rsidRPr="00CA4B42" w:rsidRDefault="001A2BB8" w:rsidP="00CA4B42">
      <w:r w:rsidRPr="001A2BB8">
        <w:rPr>
          <w:b/>
        </w:rPr>
        <w:t>TODO</w:t>
      </w:r>
      <w:r>
        <w:t xml:space="preserve">: </w:t>
      </w:r>
      <w:r w:rsidR="00CA4B42">
        <w:t>Results here</w:t>
      </w:r>
    </w:p>
    <w:p w14:paraId="4E4A553A" w14:textId="04FA1D0F" w:rsidR="00113C61" w:rsidRDefault="00CA4B42" w:rsidP="00BB711A">
      <w:pPr>
        <w:ind w:firstLine="720"/>
      </w:pPr>
      <w:r>
        <w:t xml:space="preserve">Famous benchmark test includes </w:t>
      </w:r>
      <w:proofErr w:type="gramStart"/>
      <w:r>
        <w:t>a lot of</w:t>
      </w:r>
      <w:proofErr w:type="gramEnd"/>
      <w:r>
        <w:t xml:space="preserve">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t>
      </w:r>
      <w:proofErr w:type="gramStart"/>
      <w:r>
        <w:t>was also implemented</w:t>
      </w:r>
      <w:proofErr w:type="gramEnd"/>
      <w:r>
        <w:t>.</w:t>
      </w:r>
      <w:r>
        <w:t xml:space="preserve">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 and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w:t>
      </w:r>
      <w:proofErr w:type="gramStart"/>
      <w:r w:rsidR="00BB711A">
        <w:t xml:space="preserve">outperforms </w:t>
      </w:r>
      <w:proofErr w:type="gramEnd"/>
      <m:oMath>
        <m:r>
          <w:rPr>
            <w:rFonts w:ascii="Cambria Math" w:hAnsi="Cambria Math"/>
          </w:rPr>
          <m:t>branch and bound</m:t>
        </m:r>
      </m:oMath>
      <w:r w:rsidR="00BB711A">
        <w:t>.</w:t>
      </w:r>
    </w:p>
    <w:p w14:paraId="0A750F6E" w14:textId="6CA9C3BD" w:rsidR="00CA4B42" w:rsidRDefault="00CA4B42" w:rsidP="00CA4B42">
      <w:r>
        <w:rPr>
          <w:noProof/>
        </w:rPr>
        <w:lastRenderedPageBreak/>
        <w:drawing>
          <wp:inline distT="0" distB="0" distL="0" distR="0" wp14:anchorId="47C70FDD" wp14:editId="745063A3">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bl>
      <w:tblPr>
        <w:tblStyle w:val="TableGrid"/>
        <w:tblW w:w="0" w:type="auto"/>
        <w:tblLook w:val="04A0" w:firstRow="1" w:lastRow="0" w:firstColumn="1" w:lastColumn="0" w:noHBand="0" w:noVBand="1"/>
      </w:tblPr>
      <w:tblGrid>
        <w:gridCol w:w="3134"/>
        <w:gridCol w:w="1388"/>
        <w:gridCol w:w="1275"/>
        <w:gridCol w:w="1711"/>
        <w:gridCol w:w="1508"/>
      </w:tblGrid>
      <w:tr w:rsidR="00CA4B42" w:rsidRPr="00CA4B42" w14:paraId="6337B14A" w14:textId="77777777" w:rsidTr="00472A62">
        <w:trPr>
          <w:trHeight w:val="255"/>
        </w:trPr>
        <w:tc>
          <w:tcPr>
            <w:tcW w:w="3134" w:type="dxa"/>
            <w:noWrap/>
            <w:hideMark/>
          </w:tcPr>
          <w:p w14:paraId="7E50C563" w14:textId="77777777" w:rsidR="00CA4B42" w:rsidRPr="00CA4B42" w:rsidRDefault="00CA4B42" w:rsidP="00BB711A">
            <w:r w:rsidRPr="00CA4B42">
              <w:t>Graph instance</w:t>
            </w:r>
          </w:p>
        </w:tc>
        <w:tc>
          <w:tcPr>
            <w:tcW w:w="1388" w:type="dxa"/>
            <w:noWrap/>
            <w:hideMark/>
          </w:tcPr>
          <w:p w14:paraId="7BB1563B" w14:textId="77777777" w:rsidR="00CA4B42" w:rsidRPr="00CA4B42" w:rsidRDefault="00CA4B42" w:rsidP="00CA4B42">
            <w:pPr>
              <w:jc w:val="center"/>
            </w:pPr>
            <w:r w:rsidRPr="00CA4B42">
              <w:t>|V|</w:t>
            </w:r>
          </w:p>
        </w:tc>
        <w:tc>
          <w:tcPr>
            <w:tcW w:w="4494" w:type="dxa"/>
            <w:gridSpan w:val="3"/>
            <w:noWrap/>
            <w:hideMark/>
          </w:tcPr>
          <w:p w14:paraId="5D460B98" w14:textId="77777777" w:rsidR="00CA4B42" w:rsidRPr="00CA4B42" w:rsidRDefault="00CA4B42" w:rsidP="00CA4B42">
            <w:pPr>
              <w:jc w:val="center"/>
            </w:pPr>
            <w:r w:rsidRPr="00CA4B42">
              <w:t>time of execution (timeout 10)</w:t>
            </w:r>
          </w:p>
        </w:tc>
      </w:tr>
      <w:tr w:rsidR="00472A62" w:rsidRPr="00CA4B42" w14:paraId="3EBD7D3C" w14:textId="77777777" w:rsidTr="00472A62">
        <w:trPr>
          <w:trHeight w:val="255"/>
        </w:trPr>
        <w:tc>
          <w:tcPr>
            <w:tcW w:w="3134" w:type="dxa"/>
            <w:noWrap/>
            <w:hideMark/>
          </w:tcPr>
          <w:p w14:paraId="6A995360" w14:textId="77777777" w:rsidR="00CA4B42" w:rsidRPr="00CA4B42" w:rsidRDefault="00CA4B42" w:rsidP="00BB711A"/>
        </w:tc>
        <w:tc>
          <w:tcPr>
            <w:tcW w:w="1388" w:type="dxa"/>
            <w:noWrap/>
            <w:hideMark/>
          </w:tcPr>
          <w:p w14:paraId="17206E82" w14:textId="77777777" w:rsidR="00CA4B42" w:rsidRPr="00CA4B42" w:rsidRDefault="00CA4B42" w:rsidP="00CA4B42">
            <w:pPr>
              <w:jc w:val="center"/>
            </w:pPr>
          </w:p>
        </w:tc>
        <w:tc>
          <w:tcPr>
            <w:tcW w:w="1275" w:type="dxa"/>
            <w:noWrap/>
            <w:hideMark/>
          </w:tcPr>
          <w:p w14:paraId="523C2287" w14:textId="77777777" w:rsidR="00CA4B42" w:rsidRPr="00CA4B42" w:rsidRDefault="00CA4B42" w:rsidP="00CA4B42">
            <w:pPr>
              <w:jc w:val="center"/>
            </w:pPr>
            <w:r w:rsidRPr="00CA4B42">
              <w:t>branch</w:t>
            </w:r>
          </w:p>
        </w:tc>
        <w:tc>
          <w:tcPr>
            <w:tcW w:w="1711" w:type="dxa"/>
            <w:noWrap/>
            <w:hideMark/>
          </w:tcPr>
          <w:p w14:paraId="680582D0" w14:textId="77777777" w:rsidR="00CA4B42" w:rsidRPr="00CA4B42" w:rsidRDefault="00CA4B42" w:rsidP="00CA4B42">
            <w:pPr>
              <w:jc w:val="center"/>
            </w:pPr>
            <w:proofErr w:type="spellStart"/>
            <w:r w:rsidRPr="00CA4B42">
              <w:t>branch&amp;bound</w:t>
            </w:r>
            <w:proofErr w:type="spellEnd"/>
          </w:p>
        </w:tc>
        <w:tc>
          <w:tcPr>
            <w:tcW w:w="1508" w:type="dxa"/>
            <w:noWrap/>
            <w:hideMark/>
          </w:tcPr>
          <w:p w14:paraId="36784360" w14:textId="77777777" w:rsidR="00CA4B42" w:rsidRPr="00CA4B42" w:rsidRDefault="00CA4B42" w:rsidP="00CA4B42">
            <w:pPr>
              <w:jc w:val="center"/>
            </w:pPr>
            <w:proofErr w:type="spellStart"/>
            <w:r w:rsidRPr="00CA4B42">
              <w:t>bnb+linear</w:t>
            </w:r>
            <w:proofErr w:type="spellEnd"/>
            <w:r w:rsidRPr="00CA4B42">
              <w:t xml:space="preserve"> kernel</w:t>
            </w:r>
          </w:p>
        </w:tc>
      </w:tr>
      <w:tr w:rsidR="00BB711A" w:rsidRPr="00CA4B42" w14:paraId="2A1CF6C8" w14:textId="77777777" w:rsidTr="00472A62">
        <w:trPr>
          <w:trHeight w:val="255"/>
        </w:trPr>
        <w:tc>
          <w:tcPr>
            <w:tcW w:w="3134" w:type="dxa"/>
            <w:noWrap/>
            <w:hideMark/>
          </w:tcPr>
          <w:p w14:paraId="067A4BF4" w14:textId="77777777" w:rsidR="00CA4B42" w:rsidRPr="00CA4B42" w:rsidRDefault="00CA4B42" w:rsidP="00BB711A">
            <w:r w:rsidRPr="00CA4B42">
              <w:t>famous/</w:t>
            </w:r>
            <w:proofErr w:type="spellStart"/>
            <w:r w:rsidRPr="00CA4B42">
              <w:t>Ellingham.edge</w:t>
            </w:r>
            <w:proofErr w:type="spellEnd"/>
          </w:p>
        </w:tc>
        <w:tc>
          <w:tcPr>
            <w:tcW w:w="1388" w:type="dxa"/>
            <w:noWrap/>
            <w:hideMark/>
          </w:tcPr>
          <w:p w14:paraId="1CC08B5C" w14:textId="77777777" w:rsidR="00CA4B42" w:rsidRPr="00CA4B42" w:rsidRDefault="00CA4B42" w:rsidP="00CA4B42">
            <w:pPr>
              <w:jc w:val="center"/>
            </w:pPr>
            <w:r w:rsidRPr="00CA4B42">
              <w:t>78</w:t>
            </w:r>
          </w:p>
        </w:tc>
        <w:tc>
          <w:tcPr>
            <w:tcW w:w="1275" w:type="dxa"/>
            <w:noWrap/>
            <w:hideMark/>
          </w:tcPr>
          <w:p w14:paraId="21AF1959" w14:textId="77777777" w:rsidR="00CA4B42" w:rsidRPr="00CA4B42" w:rsidRDefault="00CA4B42" w:rsidP="00CA4B42">
            <w:pPr>
              <w:jc w:val="center"/>
            </w:pPr>
            <w:r w:rsidRPr="00CA4B42">
              <w:t>TIMEOUT</w:t>
            </w:r>
          </w:p>
        </w:tc>
        <w:tc>
          <w:tcPr>
            <w:tcW w:w="1711" w:type="dxa"/>
            <w:noWrap/>
            <w:hideMark/>
          </w:tcPr>
          <w:p w14:paraId="556C2567" w14:textId="77777777" w:rsidR="00CA4B42" w:rsidRPr="00CA4B42" w:rsidRDefault="00CA4B42" w:rsidP="00CA4B42">
            <w:pPr>
              <w:jc w:val="center"/>
            </w:pPr>
            <w:r w:rsidRPr="00CA4B42">
              <w:t>0.175</w:t>
            </w:r>
          </w:p>
        </w:tc>
        <w:tc>
          <w:tcPr>
            <w:tcW w:w="1508" w:type="dxa"/>
            <w:noWrap/>
            <w:hideMark/>
          </w:tcPr>
          <w:p w14:paraId="30E3B17E" w14:textId="77777777" w:rsidR="00CA4B42" w:rsidRPr="00CA4B42" w:rsidRDefault="00CA4B42" w:rsidP="00CA4B42">
            <w:pPr>
              <w:jc w:val="center"/>
            </w:pPr>
            <w:r w:rsidRPr="00CA4B42">
              <w:t>0.034</w:t>
            </w:r>
          </w:p>
        </w:tc>
      </w:tr>
      <w:tr w:rsidR="00BB711A" w:rsidRPr="00CA4B42" w14:paraId="07EECAD2" w14:textId="77777777" w:rsidTr="00472A62">
        <w:trPr>
          <w:trHeight w:val="255"/>
        </w:trPr>
        <w:tc>
          <w:tcPr>
            <w:tcW w:w="3134" w:type="dxa"/>
            <w:noWrap/>
            <w:hideMark/>
          </w:tcPr>
          <w:p w14:paraId="34341F7D" w14:textId="77777777" w:rsidR="00CA4B42" w:rsidRPr="00CA4B42" w:rsidRDefault="00CA4B42" w:rsidP="00BB711A">
            <w:r w:rsidRPr="00CA4B42">
              <w:t>famous/B10Cage.edge</w:t>
            </w:r>
          </w:p>
        </w:tc>
        <w:tc>
          <w:tcPr>
            <w:tcW w:w="1388" w:type="dxa"/>
            <w:noWrap/>
            <w:hideMark/>
          </w:tcPr>
          <w:p w14:paraId="4EA8C72A" w14:textId="77777777" w:rsidR="00CA4B42" w:rsidRPr="00CA4B42" w:rsidRDefault="00CA4B42" w:rsidP="00CA4B42">
            <w:pPr>
              <w:jc w:val="center"/>
            </w:pPr>
            <w:r w:rsidRPr="00CA4B42">
              <w:t>70</w:t>
            </w:r>
          </w:p>
        </w:tc>
        <w:tc>
          <w:tcPr>
            <w:tcW w:w="1275" w:type="dxa"/>
            <w:noWrap/>
            <w:hideMark/>
          </w:tcPr>
          <w:p w14:paraId="3BED7E69" w14:textId="77777777" w:rsidR="00CA4B42" w:rsidRPr="00CA4B42" w:rsidRDefault="00CA4B42" w:rsidP="00CA4B42">
            <w:pPr>
              <w:jc w:val="center"/>
            </w:pPr>
            <w:r w:rsidRPr="00CA4B42">
              <w:t>TIMEOUT</w:t>
            </w:r>
          </w:p>
        </w:tc>
        <w:tc>
          <w:tcPr>
            <w:tcW w:w="1711" w:type="dxa"/>
            <w:noWrap/>
            <w:hideMark/>
          </w:tcPr>
          <w:p w14:paraId="2117480E" w14:textId="77777777" w:rsidR="00CA4B42" w:rsidRPr="00CA4B42" w:rsidRDefault="00CA4B42" w:rsidP="00CA4B42">
            <w:pPr>
              <w:jc w:val="center"/>
            </w:pPr>
            <w:r w:rsidRPr="00CA4B42">
              <w:t>0.051</w:t>
            </w:r>
          </w:p>
        </w:tc>
        <w:tc>
          <w:tcPr>
            <w:tcW w:w="1508" w:type="dxa"/>
            <w:noWrap/>
            <w:hideMark/>
          </w:tcPr>
          <w:p w14:paraId="1534069F" w14:textId="77777777" w:rsidR="00CA4B42" w:rsidRPr="00CA4B42" w:rsidRDefault="00CA4B42" w:rsidP="00CA4B42">
            <w:pPr>
              <w:jc w:val="center"/>
            </w:pPr>
            <w:r w:rsidRPr="00CA4B42">
              <w:t>0.025</w:t>
            </w:r>
          </w:p>
        </w:tc>
      </w:tr>
      <w:tr w:rsidR="00BB711A" w:rsidRPr="00CA4B42" w14:paraId="24B9C7E4" w14:textId="77777777" w:rsidTr="00472A62">
        <w:trPr>
          <w:trHeight w:val="255"/>
        </w:trPr>
        <w:tc>
          <w:tcPr>
            <w:tcW w:w="3134" w:type="dxa"/>
            <w:noWrap/>
            <w:hideMark/>
          </w:tcPr>
          <w:p w14:paraId="6EE79195" w14:textId="77777777" w:rsidR="00CA4B42" w:rsidRPr="00CA4B42" w:rsidRDefault="00CA4B42" w:rsidP="00BB711A">
            <w:r w:rsidRPr="00CA4B42">
              <w:t>famous/</w:t>
            </w:r>
            <w:proofErr w:type="spellStart"/>
            <w:r w:rsidRPr="00CA4B42">
              <w:t>Watsin.edge</w:t>
            </w:r>
            <w:proofErr w:type="spellEnd"/>
          </w:p>
        </w:tc>
        <w:tc>
          <w:tcPr>
            <w:tcW w:w="1388" w:type="dxa"/>
            <w:noWrap/>
            <w:hideMark/>
          </w:tcPr>
          <w:p w14:paraId="44C90348" w14:textId="77777777" w:rsidR="00CA4B42" w:rsidRPr="00CA4B42" w:rsidRDefault="00CA4B42" w:rsidP="00CA4B42">
            <w:pPr>
              <w:jc w:val="center"/>
            </w:pPr>
            <w:r w:rsidRPr="00CA4B42">
              <w:t>50</w:t>
            </w:r>
          </w:p>
        </w:tc>
        <w:tc>
          <w:tcPr>
            <w:tcW w:w="1275" w:type="dxa"/>
            <w:noWrap/>
            <w:hideMark/>
          </w:tcPr>
          <w:p w14:paraId="6E8FA843" w14:textId="77777777" w:rsidR="00CA4B42" w:rsidRPr="00CA4B42" w:rsidRDefault="00CA4B42" w:rsidP="00CA4B42">
            <w:pPr>
              <w:jc w:val="center"/>
            </w:pPr>
            <w:r w:rsidRPr="00CA4B42">
              <w:t>TIMEOUT</w:t>
            </w:r>
          </w:p>
        </w:tc>
        <w:tc>
          <w:tcPr>
            <w:tcW w:w="1711" w:type="dxa"/>
            <w:noWrap/>
            <w:hideMark/>
          </w:tcPr>
          <w:p w14:paraId="1836FAA5" w14:textId="77777777" w:rsidR="00CA4B42" w:rsidRPr="00CA4B42" w:rsidRDefault="00CA4B42" w:rsidP="00CA4B42">
            <w:pPr>
              <w:jc w:val="center"/>
            </w:pPr>
            <w:r w:rsidRPr="00CA4B42">
              <w:t>0.066</w:t>
            </w:r>
          </w:p>
        </w:tc>
        <w:tc>
          <w:tcPr>
            <w:tcW w:w="1508" w:type="dxa"/>
            <w:noWrap/>
            <w:hideMark/>
          </w:tcPr>
          <w:p w14:paraId="103A396D" w14:textId="77777777" w:rsidR="00CA4B42" w:rsidRPr="00CA4B42" w:rsidRDefault="00CA4B42" w:rsidP="00CA4B42">
            <w:pPr>
              <w:jc w:val="center"/>
            </w:pPr>
            <w:r w:rsidRPr="00CA4B42">
              <w:t>0.016</w:t>
            </w:r>
          </w:p>
        </w:tc>
      </w:tr>
      <w:tr w:rsidR="00472A62" w:rsidRPr="00CA4B42" w14:paraId="0BE35C57" w14:textId="77777777" w:rsidTr="00472A62">
        <w:trPr>
          <w:trHeight w:val="255"/>
        </w:trPr>
        <w:tc>
          <w:tcPr>
            <w:tcW w:w="3134" w:type="dxa"/>
            <w:noWrap/>
            <w:hideMark/>
          </w:tcPr>
          <w:p w14:paraId="06363FA3" w14:textId="77777777" w:rsidR="00CA4B42" w:rsidRPr="00CA4B42" w:rsidRDefault="00CA4B42" w:rsidP="00BB711A">
            <w:r w:rsidRPr="00CA4B42">
              <w:t>famous/</w:t>
            </w:r>
            <w:proofErr w:type="spellStart"/>
            <w:r w:rsidRPr="00CA4B42">
              <w:t>Holt.edge</w:t>
            </w:r>
            <w:proofErr w:type="spellEnd"/>
          </w:p>
        </w:tc>
        <w:tc>
          <w:tcPr>
            <w:tcW w:w="1388" w:type="dxa"/>
            <w:noWrap/>
            <w:hideMark/>
          </w:tcPr>
          <w:p w14:paraId="6A340077" w14:textId="77777777" w:rsidR="00CA4B42" w:rsidRPr="00CA4B42" w:rsidRDefault="00CA4B42" w:rsidP="00CA4B42">
            <w:pPr>
              <w:jc w:val="center"/>
            </w:pPr>
            <w:r w:rsidRPr="00CA4B42">
              <w:t>27</w:t>
            </w:r>
          </w:p>
        </w:tc>
        <w:tc>
          <w:tcPr>
            <w:tcW w:w="1275" w:type="dxa"/>
            <w:noWrap/>
            <w:hideMark/>
          </w:tcPr>
          <w:p w14:paraId="6802D488" w14:textId="77777777" w:rsidR="00CA4B42" w:rsidRPr="00CA4B42" w:rsidRDefault="00CA4B42" w:rsidP="00CA4B42">
            <w:pPr>
              <w:jc w:val="center"/>
            </w:pPr>
            <w:r w:rsidRPr="00CA4B42">
              <w:t>0.369</w:t>
            </w:r>
          </w:p>
        </w:tc>
        <w:tc>
          <w:tcPr>
            <w:tcW w:w="1711" w:type="dxa"/>
            <w:noWrap/>
            <w:hideMark/>
          </w:tcPr>
          <w:p w14:paraId="4FA0568C" w14:textId="77777777" w:rsidR="00CA4B42" w:rsidRPr="00CA4B42" w:rsidRDefault="00CA4B42" w:rsidP="00CA4B42">
            <w:pPr>
              <w:jc w:val="center"/>
            </w:pPr>
            <w:r w:rsidRPr="00CA4B42">
              <w:t>0.019</w:t>
            </w:r>
          </w:p>
        </w:tc>
        <w:tc>
          <w:tcPr>
            <w:tcW w:w="1508" w:type="dxa"/>
            <w:noWrap/>
            <w:hideMark/>
          </w:tcPr>
          <w:p w14:paraId="55251D56" w14:textId="77777777" w:rsidR="00CA4B42" w:rsidRPr="00CA4B42" w:rsidRDefault="00CA4B42" w:rsidP="00CA4B42">
            <w:pPr>
              <w:jc w:val="center"/>
            </w:pPr>
            <w:r w:rsidRPr="00CA4B42">
              <w:t>0.012</w:t>
            </w:r>
          </w:p>
        </w:tc>
      </w:tr>
      <w:tr w:rsidR="00472A62" w:rsidRPr="00CA4B42" w14:paraId="6DF1DE2B" w14:textId="77777777" w:rsidTr="00472A62">
        <w:trPr>
          <w:trHeight w:val="255"/>
        </w:trPr>
        <w:tc>
          <w:tcPr>
            <w:tcW w:w="3134" w:type="dxa"/>
            <w:noWrap/>
            <w:hideMark/>
          </w:tcPr>
          <w:p w14:paraId="2C5A1EE4" w14:textId="77777777" w:rsidR="00CA4B42" w:rsidRPr="00CA4B42" w:rsidRDefault="00CA4B42" w:rsidP="00BB711A">
            <w:r w:rsidRPr="00CA4B42">
              <w:t>famous/5x5-grid.edge</w:t>
            </w:r>
          </w:p>
        </w:tc>
        <w:tc>
          <w:tcPr>
            <w:tcW w:w="1388" w:type="dxa"/>
            <w:noWrap/>
            <w:hideMark/>
          </w:tcPr>
          <w:p w14:paraId="185FEDE4" w14:textId="77777777" w:rsidR="00CA4B42" w:rsidRPr="00CA4B42" w:rsidRDefault="00CA4B42" w:rsidP="00CA4B42">
            <w:pPr>
              <w:jc w:val="center"/>
            </w:pPr>
            <w:r w:rsidRPr="00CA4B42">
              <w:t>25</w:t>
            </w:r>
          </w:p>
        </w:tc>
        <w:tc>
          <w:tcPr>
            <w:tcW w:w="1275" w:type="dxa"/>
            <w:noWrap/>
            <w:hideMark/>
          </w:tcPr>
          <w:p w14:paraId="33360E3C" w14:textId="77777777" w:rsidR="00CA4B42" w:rsidRPr="00CA4B42" w:rsidRDefault="00CA4B42" w:rsidP="00CA4B42">
            <w:pPr>
              <w:jc w:val="center"/>
            </w:pPr>
            <w:r w:rsidRPr="00CA4B42">
              <w:t>0.122</w:t>
            </w:r>
          </w:p>
        </w:tc>
        <w:tc>
          <w:tcPr>
            <w:tcW w:w="1711" w:type="dxa"/>
            <w:noWrap/>
            <w:hideMark/>
          </w:tcPr>
          <w:p w14:paraId="3BCCD56F" w14:textId="77777777" w:rsidR="00CA4B42" w:rsidRPr="00CA4B42" w:rsidRDefault="00CA4B42" w:rsidP="00CA4B42">
            <w:pPr>
              <w:jc w:val="center"/>
            </w:pPr>
            <w:r w:rsidRPr="00CA4B42">
              <w:t>0.014</w:t>
            </w:r>
          </w:p>
        </w:tc>
        <w:tc>
          <w:tcPr>
            <w:tcW w:w="1508" w:type="dxa"/>
            <w:noWrap/>
            <w:hideMark/>
          </w:tcPr>
          <w:p w14:paraId="3C24E1A9" w14:textId="77777777" w:rsidR="00CA4B42" w:rsidRPr="00CA4B42" w:rsidRDefault="00CA4B42" w:rsidP="00CA4B42">
            <w:pPr>
              <w:jc w:val="center"/>
            </w:pPr>
            <w:r w:rsidRPr="00CA4B42">
              <w:t>0.004</w:t>
            </w:r>
          </w:p>
        </w:tc>
      </w:tr>
      <w:tr w:rsidR="00472A62" w:rsidRPr="00CA4B42" w14:paraId="19CFF6D0" w14:textId="77777777" w:rsidTr="00472A62">
        <w:trPr>
          <w:trHeight w:val="255"/>
        </w:trPr>
        <w:tc>
          <w:tcPr>
            <w:tcW w:w="3134" w:type="dxa"/>
            <w:noWrap/>
            <w:hideMark/>
          </w:tcPr>
          <w:p w14:paraId="72E5064A" w14:textId="77777777" w:rsidR="00CA4B42" w:rsidRPr="00CA4B42" w:rsidRDefault="00CA4B42" w:rsidP="00BB711A">
            <w:r w:rsidRPr="00CA4B42">
              <w:t>famous/</w:t>
            </w:r>
            <w:proofErr w:type="spellStart"/>
            <w:r w:rsidRPr="00CA4B42">
              <w:t>McGee.edge</w:t>
            </w:r>
            <w:proofErr w:type="spellEnd"/>
          </w:p>
        </w:tc>
        <w:tc>
          <w:tcPr>
            <w:tcW w:w="1388" w:type="dxa"/>
            <w:noWrap/>
            <w:hideMark/>
          </w:tcPr>
          <w:p w14:paraId="572F29A9" w14:textId="77777777" w:rsidR="00CA4B42" w:rsidRPr="00CA4B42" w:rsidRDefault="00CA4B42" w:rsidP="00CA4B42">
            <w:pPr>
              <w:jc w:val="center"/>
            </w:pPr>
            <w:r w:rsidRPr="00CA4B42">
              <w:t>24</w:t>
            </w:r>
          </w:p>
        </w:tc>
        <w:tc>
          <w:tcPr>
            <w:tcW w:w="1275" w:type="dxa"/>
            <w:noWrap/>
            <w:hideMark/>
          </w:tcPr>
          <w:p w14:paraId="475E1E12" w14:textId="77777777" w:rsidR="00CA4B42" w:rsidRPr="00CA4B42" w:rsidRDefault="00CA4B42" w:rsidP="00CA4B42">
            <w:pPr>
              <w:jc w:val="center"/>
            </w:pPr>
            <w:r w:rsidRPr="00CA4B42">
              <w:t>0.164</w:t>
            </w:r>
          </w:p>
        </w:tc>
        <w:tc>
          <w:tcPr>
            <w:tcW w:w="1711" w:type="dxa"/>
            <w:noWrap/>
            <w:hideMark/>
          </w:tcPr>
          <w:p w14:paraId="00B4850A" w14:textId="77777777" w:rsidR="00CA4B42" w:rsidRPr="00CA4B42" w:rsidRDefault="00CA4B42" w:rsidP="00CA4B42">
            <w:pPr>
              <w:jc w:val="center"/>
            </w:pPr>
            <w:r w:rsidRPr="00CA4B42">
              <w:t>0.014</w:t>
            </w:r>
          </w:p>
        </w:tc>
        <w:tc>
          <w:tcPr>
            <w:tcW w:w="1508" w:type="dxa"/>
            <w:noWrap/>
            <w:hideMark/>
          </w:tcPr>
          <w:p w14:paraId="286084B6" w14:textId="77777777" w:rsidR="00CA4B42" w:rsidRPr="00CA4B42" w:rsidRDefault="00CA4B42" w:rsidP="00CA4B42">
            <w:pPr>
              <w:jc w:val="center"/>
            </w:pPr>
            <w:r w:rsidRPr="00CA4B42">
              <w:t>0.005</w:t>
            </w:r>
          </w:p>
        </w:tc>
      </w:tr>
      <w:tr w:rsidR="00472A62" w:rsidRPr="00CA4B42" w14:paraId="7CCAE4FE" w14:textId="77777777" w:rsidTr="00472A62">
        <w:trPr>
          <w:trHeight w:val="255"/>
        </w:trPr>
        <w:tc>
          <w:tcPr>
            <w:tcW w:w="3134" w:type="dxa"/>
            <w:noWrap/>
            <w:hideMark/>
          </w:tcPr>
          <w:p w14:paraId="5A3C4D7C" w14:textId="77777777" w:rsidR="00CA4B42" w:rsidRPr="00CA4B42" w:rsidRDefault="00CA4B42" w:rsidP="00BB711A">
            <w:r w:rsidRPr="00CA4B42">
              <w:t>famous/</w:t>
            </w:r>
            <w:proofErr w:type="spellStart"/>
            <w:r w:rsidRPr="00CA4B42">
              <w:t>Nauru.edge</w:t>
            </w:r>
            <w:proofErr w:type="spellEnd"/>
          </w:p>
        </w:tc>
        <w:tc>
          <w:tcPr>
            <w:tcW w:w="1388" w:type="dxa"/>
            <w:noWrap/>
            <w:hideMark/>
          </w:tcPr>
          <w:p w14:paraId="56756DEB" w14:textId="77777777" w:rsidR="00CA4B42" w:rsidRPr="00CA4B42" w:rsidRDefault="00CA4B42" w:rsidP="00CA4B42">
            <w:pPr>
              <w:jc w:val="center"/>
            </w:pPr>
            <w:r w:rsidRPr="00CA4B42">
              <w:t>24</w:t>
            </w:r>
          </w:p>
        </w:tc>
        <w:tc>
          <w:tcPr>
            <w:tcW w:w="1275" w:type="dxa"/>
            <w:noWrap/>
            <w:hideMark/>
          </w:tcPr>
          <w:p w14:paraId="7206A6B0" w14:textId="77777777" w:rsidR="00CA4B42" w:rsidRPr="00CA4B42" w:rsidRDefault="00CA4B42" w:rsidP="00CA4B42">
            <w:pPr>
              <w:jc w:val="center"/>
            </w:pPr>
            <w:r w:rsidRPr="00CA4B42">
              <w:t>0.175</w:t>
            </w:r>
          </w:p>
        </w:tc>
        <w:tc>
          <w:tcPr>
            <w:tcW w:w="1711" w:type="dxa"/>
            <w:noWrap/>
            <w:hideMark/>
          </w:tcPr>
          <w:p w14:paraId="0435915F" w14:textId="77777777" w:rsidR="00CA4B42" w:rsidRPr="00CA4B42" w:rsidRDefault="00CA4B42" w:rsidP="00CA4B42">
            <w:pPr>
              <w:jc w:val="center"/>
            </w:pPr>
            <w:r w:rsidRPr="00CA4B42">
              <w:t>0.016</w:t>
            </w:r>
          </w:p>
        </w:tc>
        <w:tc>
          <w:tcPr>
            <w:tcW w:w="1508" w:type="dxa"/>
            <w:noWrap/>
            <w:hideMark/>
          </w:tcPr>
          <w:p w14:paraId="16169E7D" w14:textId="77777777" w:rsidR="00CA4B42" w:rsidRPr="00CA4B42" w:rsidRDefault="00CA4B42" w:rsidP="00CA4B42">
            <w:pPr>
              <w:jc w:val="center"/>
            </w:pPr>
            <w:r w:rsidRPr="00CA4B42">
              <w:t>0.007</w:t>
            </w:r>
          </w:p>
        </w:tc>
      </w:tr>
      <w:tr w:rsidR="00472A62" w:rsidRPr="00CA4B42" w14:paraId="0B977B25" w14:textId="77777777" w:rsidTr="00472A62">
        <w:trPr>
          <w:trHeight w:val="255"/>
        </w:trPr>
        <w:tc>
          <w:tcPr>
            <w:tcW w:w="3134" w:type="dxa"/>
            <w:noWrap/>
            <w:hideMark/>
          </w:tcPr>
          <w:p w14:paraId="0EBFDE56" w14:textId="77777777" w:rsidR="00CA4B42" w:rsidRPr="00CA4B42" w:rsidRDefault="00CA4B42" w:rsidP="00BB711A">
            <w:r w:rsidRPr="00CA4B42">
              <w:t>famous/</w:t>
            </w:r>
            <w:proofErr w:type="spellStart"/>
            <w:r w:rsidRPr="00CA4B42">
              <w:t>Kittell.edge</w:t>
            </w:r>
            <w:proofErr w:type="spellEnd"/>
          </w:p>
        </w:tc>
        <w:tc>
          <w:tcPr>
            <w:tcW w:w="1388" w:type="dxa"/>
            <w:noWrap/>
            <w:hideMark/>
          </w:tcPr>
          <w:p w14:paraId="71C138AB" w14:textId="77777777" w:rsidR="00CA4B42" w:rsidRPr="00CA4B42" w:rsidRDefault="00CA4B42" w:rsidP="00CA4B42">
            <w:pPr>
              <w:jc w:val="center"/>
            </w:pPr>
            <w:r w:rsidRPr="00CA4B42">
              <w:t>23</w:t>
            </w:r>
          </w:p>
        </w:tc>
        <w:tc>
          <w:tcPr>
            <w:tcW w:w="1275" w:type="dxa"/>
            <w:noWrap/>
            <w:hideMark/>
          </w:tcPr>
          <w:p w14:paraId="1CA7F780" w14:textId="77777777" w:rsidR="00CA4B42" w:rsidRPr="00CA4B42" w:rsidRDefault="00CA4B42" w:rsidP="00CA4B42">
            <w:pPr>
              <w:jc w:val="center"/>
            </w:pPr>
            <w:r w:rsidRPr="00CA4B42">
              <w:t>0.096</w:t>
            </w:r>
          </w:p>
        </w:tc>
        <w:tc>
          <w:tcPr>
            <w:tcW w:w="1711" w:type="dxa"/>
            <w:noWrap/>
            <w:hideMark/>
          </w:tcPr>
          <w:p w14:paraId="72CEBB3E" w14:textId="77777777" w:rsidR="00CA4B42" w:rsidRPr="00CA4B42" w:rsidRDefault="00CA4B42" w:rsidP="00CA4B42">
            <w:pPr>
              <w:jc w:val="center"/>
            </w:pPr>
            <w:r w:rsidRPr="00CA4B42">
              <w:t>0.013</w:t>
            </w:r>
          </w:p>
        </w:tc>
        <w:tc>
          <w:tcPr>
            <w:tcW w:w="1508" w:type="dxa"/>
            <w:noWrap/>
            <w:hideMark/>
          </w:tcPr>
          <w:p w14:paraId="7FF2403E" w14:textId="77777777" w:rsidR="00CA4B42" w:rsidRPr="00CA4B42" w:rsidRDefault="00CA4B42" w:rsidP="00CA4B42">
            <w:pPr>
              <w:jc w:val="center"/>
            </w:pPr>
            <w:r w:rsidRPr="00CA4B42">
              <w:t>0.011</w:t>
            </w:r>
          </w:p>
        </w:tc>
      </w:tr>
      <w:tr w:rsidR="00472A62" w:rsidRPr="00CA4B42" w14:paraId="0082D731" w14:textId="77777777" w:rsidTr="00472A62">
        <w:trPr>
          <w:trHeight w:val="255"/>
        </w:trPr>
        <w:tc>
          <w:tcPr>
            <w:tcW w:w="3134" w:type="dxa"/>
            <w:noWrap/>
            <w:hideMark/>
          </w:tcPr>
          <w:p w14:paraId="4D5BEE37" w14:textId="77777777" w:rsidR="00CA4B42" w:rsidRPr="00CA4B42" w:rsidRDefault="00CA4B42" w:rsidP="00BB711A">
            <w:r w:rsidRPr="00CA4B42">
              <w:t>famous/</w:t>
            </w:r>
            <w:proofErr w:type="spellStart"/>
            <w:r w:rsidRPr="00CA4B42">
              <w:t>Brinkmann.edge</w:t>
            </w:r>
            <w:proofErr w:type="spellEnd"/>
          </w:p>
        </w:tc>
        <w:tc>
          <w:tcPr>
            <w:tcW w:w="1388" w:type="dxa"/>
            <w:noWrap/>
            <w:hideMark/>
          </w:tcPr>
          <w:p w14:paraId="5ACEA186" w14:textId="77777777" w:rsidR="00CA4B42" w:rsidRPr="00CA4B42" w:rsidRDefault="00CA4B42" w:rsidP="00CA4B42">
            <w:pPr>
              <w:jc w:val="center"/>
            </w:pPr>
            <w:r w:rsidRPr="00CA4B42">
              <w:t>21</w:t>
            </w:r>
          </w:p>
        </w:tc>
        <w:tc>
          <w:tcPr>
            <w:tcW w:w="1275" w:type="dxa"/>
            <w:noWrap/>
            <w:hideMark/>
          </w:tcPr>
          <w:p w14:paraId="441780F3" w14:textId="77777777" w:rsidR="00CA4B42" w:rsidRPr="00CA4B42" w:rsidRDefault="00CA4B42" w:rsidP="00CA4B42">
            <w:pPr>
              <w:jc w:val="center"/>
            </w:pPr>
            <w:r w:rsidRPr="00CA4B42">
              <w:t>0.060</w:t>
            </w:r>
          </w:p>
        </w:tc>
        <w:tc>
          <w:tcPr>
            <w:tcW w:w="1711" w:type="dxa"/>
            <w:noWrap/>
            <w:hideMark/>
          </w:tcPr>
          <w:p w14:paraId="54BABA00" w14:textId="77777777" w:rsidR="00CA4B42" w:rsidRPr="00CA4B42" w:rsidRDefault="00CA4B42" w:rsidP="00CA4B42">
            <w:pPr>
              <w:jc w:val="center"/>
            </w:pPr>
            <w:r w:rsidRPr="00CA4B42">
              <w:t>0.008</w:t>
            </w:r>
          </w:p>
        </w:tc>
        <w:tc>
          <w:tcPr>
            <w:tcW w:w="1508" w:type="dxa"/>
            <w:noWrap/>
            <w:hideMark/>
          </w:tcPr>
          <w:p w14:paraId="1A7E7608" w14:textId="77777777" w:rsidR="00CA4B42" w:rsidRPr="00CA4B42" w:rsidRDefault="00CA4B42" w:rsidP="00CA4B42">
            <w:pPr>
              <w:jc w:val="center"/>
            </w:pPr>
            <w:r w:rsidRPr="00CA4B42">
              <w:t>0.007</w:t>
            </w:r>
          </w:p>
        </w:tc>
      </w:tr>
      <w:tr w:rsidR="00472A62" w:rsidRPr="00CA4B42" w14:paraId="3D062B9C" w14:textId="77777777" w:rsidTr="00472A62">
        <w:trPr>
          <w:trHeight w:val="255"/>
        </w:trPr>
        <w:tc>
          <w:tcPr>
            <w:tcW w:w="3134" w:type="dxa"/>
            <w:noWrap/>
            <w:hideMark/>
          </w:tcPr>
          <w:p w14:paraId="368634D0" w14:textId="77777777" w:rsidR="00CA4B42" w:rsidRPr="00CA4B42" w:rsidRDefault="00CA4B42" w:rsidP="00BB711A">
            <w:r w:rsidRPr="00CA4B42">
              <w:t>famous/</w:t>
            </w:r>
            <w:proofErr w:type="spellStart"/>
            <w:r w:rsidRPr="00CA4B42">
              <w:t>Desargues.edge</w:t>
            </w:r>
            <w:proofErr w:type="spellEnd"/>
          </w:p>
        </w:tc>
        <w:tc>
          <w:tcPr>
            <w:tcW w:w="1388" w:type="dxa"/>
            <w:noWrap/>
            <w:hideMark/>
          </w:tcPr>
          <w:p w14:paraId="55A4EA60" w14:textId="77777777" w:rsidR="00CA4B42" w:rsidRPr="00CA4B42" w:rsidRDefault="00CA4B42" w:rsidP="00CA4B42">
            <w:pPr>
              <w:jc w:val="center"/>
            </w:pPr>
            <w:r w:rsidRPr="00CA4B42">
              <w:t>20</w:t>
            </w:r>
          </w:p>
        </w:tc>
        <w:tc>
          <w:tcPr>
            <w:tcW w:w="1275" w:type="dxa"/>
            <w:noWrap/>
            <w:hideMark/>
          </w:tcPr>
          <w:p w14:paraId="32C04FE0" w14:textId="77777777" w:rsidR="00CA4B42" w:rsidRPr="00CA4B42" w:rsidRDefault="00CA4B42" w:rsidP="00CA4B42">
            <w:pPr>
              <w:jc w:val="center"/>
            </w:pPr>
            <w:r w:rsidRPr="00CA4B42">
              <w:t>0.054</w:t>
            </w:r>
          </w:p>
        </w:tc>
        <w:tc>
          <w:tcPr>
            <w:tcW w:w="1711" w:type="dxa"/>
            <w:noWrap/>
            <w:hideMark/>
          </w:tcPr>
          <w:p w14:paraId="16C5068A" w14:textId="77777777" w:rsidR="00CA4B42" w:rsidRPr="00CA4B42" w:rsidRDefault="00CA4B42" w:rsidP="00CA4B42">
            <w:pPr>
              <w:jc w:val="center"/>
            </w:pPr>
            <w:r w:rsidRPr="00CA4B42">
              <w:t>0.007</w:t>
            </w:r>
          </w:p>
        </w:tc>
        <w:tc>
          <w:tcPr>
            <w:tcW w:w="1508" w:type="dxa"/>
            <w:noWrap/>
            <w:hideMark/>
          </w:tcPr>
          <w:p w14:paraId="1F989E86" w14:textId="77777777" w:rsidR="00CA4B42" w:rsidRPr="00CA4B42" w:rsidRDefault="00CA4B42" w:rsidP="00CA4B42">
            <w:pPr>
              <w:jc w:val="center"/>
            </w:pPr>
            <w:r w:rsidRPr="00CA4B42">
              <w:t>0.005</w:t>
            </w:r>
          </w:p>
        </w:tc>
      </w:tr>
      <w:tr w:rsidR="00472A62" w:rsidRPr="00CA4B42" w14:paraId="28F484E7" w14:textId="77777777" w:rsidTr="00472A62">
        <w:trPr>
          <w:trHeight w:val="255"/>
        </w:trPr>
        <w:tc>
          <w:tcPr>
            <w:tcW w:w="3134" w:type="dxa"/>
            <w:noWrap/>
            <w:hideMark/>
          </w:tcPr>
          <w:p w14:paraId="30C3CA9A" w14:textId="77777777" w:rsidR="00CA4B42" w:rsidRPr="00CA4B42" w:rsidRDefault="00CA4B42" w:rsidP="00BB711A">
            <w:r w:rsidRPr="00CA4B42">
              <w:t>famous/</w:t>
            </w:r>
            <w:proofErr w:type="spellStart"/>
            <w:r w:rsidRPr="00CA4B42">
              <w:t>Dodecahedron.edge</w:t>
            </w:r>
            <w:proofErr w:type="spellEnd"/>
          </w:p>
        </w:tc>
        <w:tc>
          <w:tcPr>
            <w:tcW w:w="1388" w:type="dxa"/>
            <w:noWrap/>
            <w:hideMark/>
          </w:tcPr>
          <w:p w14:paraId="624041FF" w14:textId="77777777" w:rsidR="00CA4B42" w:rsidRPr="00CA4B42" w:rsidRDefault="00CA4B42" w:rsidP="00CA4B42">
            <w:pPr>
              <w:jc w:val="center"/>
            </w:pPr>
            <w:r w:rsidRPr="00CA4B42">
              <w:t>20</w:t>
            </w:r>
          </w:p>
        </w:tc>
        <w:tc>
          <w:tcPr>
            <w:tcW w:w="1275" w:type="dxa"/>
            <w:noWrap/>
            <w:hideMark/>
          </w:tcPr>
          <w:p w14:paraId="5630BB7C" w14:textId="77777777" w:rsidR="00CA4B42" w:rsidRPr="00CA4B42" w:rsidRDefault="00CA4B42" w:rsidP="00CA4B42">
            <w:pPr>
              <w:jc w:val="center"/>
            </w:pPr>
            <w:r w:rsidRPr="00CA4B42">
              <w:t>0.080</w:t>
            </w:r>
          </w:p>
        </w:tc>
        <w:tc>
          <w:tcPr>
            <w:tcW w:w="1711" w:type="dxa"/>
            <w:noWrap/>
            <w:hideMark/>
          </w:tcPr>
          <w:p w14:paraId="26957ACF" w14:textId="77777777" w:rsidR="00CA4B42" w:rsidRPr="00CA4B42" w:rsidRDefault="00CA4B42" w:rsidP="00CA4B42">
            <w:pPr>
              <w:jc w:val="center"/>
            </w:pPr>
            <w:r w:rsidRPr="00CA4B42">
              <w:t>0.008</w:t>
            </w:r>
          </w:p>
        </w:tc>
        <w:tc>
          <w:tcPr>
            <w:tcW w:w="1508" w:type="dxa"/>
            <w:noWrap/>
            <w:hideMark/>
          </w:tcPr>
          <w:p w14:paraId="4F952D37" w14:textId="77777777" w:rsidR="00CA4B42" w:rsidRPr="00CA4B42" w:rsidRDefault="00CA4B42" w:rsidP="00CA4B42">
            <w:pPr>
              <w:jc w:val="center"/>
            </w:pPr>
            <w:r w:rsidRPr="00CA4B42">
              <w:t>0.007</w:t>
            </w:r>
          </w:p>
        </w:tc>
      </w:tr>
      <w:tr w:rsidR="00472A62" w:rsidRPr="00CA4B42" w14:paraId="162FD627" w14:textId="77777777" w:rsidTr="00472A62">
        <w:trPr>
          <w:trHeight w:val="255"/>
        </w:trPr>
        <w:tc>
          <w:tcPr>
            <w:tcW w:w="3134" w:type="dxa"/>
            <w:noWrap/>
            <w:hideMark/>
          </w:tcPr>
          <w:p w14:paraId="479B574D" w14:textId="77777777" w:rsidR="00CA4B42" w:rsidRPr="00CA4B42" w:rsidRDefault="00CA4B42" w:rsidP="00BB711A">
            <w:r w:rsidRPr="00CA4B42">
              <w:t>famous/</w:t>
            </w:r>
            <w:proofErr w:type="spellStart"/>
            <w:r w:rsidRPr="00CA4B42">
              <w:t>FlowerSnark.edge</w:t>
            </w:r>
            <w:proofErr w:type="spellEnd"/>
          </w:p>
        </w:tc>
        <w:tc>
          <w:tcPr>
            <w:tcW w:w="1388" w:type="dxa"/>
            <w:noWrap/>
            <w:hideMark/>
          </w:tcPr>
          <w:p w14:paraId="2D710675" w14:textId="77777777" w:rsidR="00CA4B42" w:rsidRPr="00CA4B42" w:rsidRDefault="00CA4B42" w:rsidP="00CA4B42">
            <w:pPr>
              <w:jc w:val="center"/>
            </w:pPr>
            <w:r w:rsidRPr="00CA4B42">
              <w:t>20</w:t>
            </w:r>
          </w:p>
        </w:tc>
        <w:tc>
          <w:tcPr>
            <w:tcW w:w="1275" w:type="dxa"/>
            <w:noWrap/>
            <w:hideMark/>
          </w:tcPr>
          <w:p w14:paraId="6411760B" w14:textId="77777777" w:rsidR="00CA4B42" w:rsidRPr="00CA4B42" w:rsidRDefault="00CA4B42" w:rsidP="00CA4B42">
            <w:pPr>
              <w:jc w:val="center"/>
            </w:pPr>
            <w:r w:rsidRPr="00CA4B42">
              <w:t>0.053</w:t>
            </w:r>
          </w:p>
        </w:tc>
        <w:tc>
          <w:tcPr>
            <w:tcW w:w="1711" w:type="dxa"/>
            <w:noWrap/>
            <w:hideMark/>
          </w:tcPr>
          <w:p w14:paraId="0CEA5F0A" w14:textId="77777777" w:rsidR="00CA4B42" w:rsidRPr="00CA4B42" w:rsidRDefault="00CA4B42" w:rsidP="00CA4B42">
            <w:pPr>
              <w:jc w:val="center"/>
            </w:pPr>
            <w:r w:rsidRPr="00CA4B42">
              <w:t>0.010</w:t>
            </w:r>
          </w:p>
        </w:tc>
        <w:tc>
          <w:tcPr>
            <w:tcW w:w="1508" w:type="dxa"/>
            <w:noWrap/>
            <w:hideMark/>
          </w:tcPr>
          <w:p w14:paraId="164CAA59" w14:textId="77777777" w:rsidR="00CA4B42" w:rsidRPr="00CA4B42" w:rsidRDefault="00CA4B42" w:rsidP="00CA4B42">
            <w:pPr>
              <w:jc w:val="center"/>
            </w:pPr>
            <w:r w:rsidRPr="00CA4B42">
              <w:t>0.005</w:t>
            </w:r>
          </w:p>
        </w:tc>
      </w:tr>
      <w:tr w:rsidR="00472A62" w:rsidRPr="00CA4B42" w14:paraId="5BD0B4C6" w14:textId="77777777" w:rsidTr="00472A62">
        <w:trPr>
          <w:trHeight w:val="255"/>
        </w:trPr>
        <w:tc>
          <w:tcPr>
            <w:tcW w:w="3134" w:type="dxa"/>
            <w:noWrap/>
            <w:hideMark/>
          </w:tcPr>
          <w:p w14:paraId="44374406" w14:textId="77777777" w:rsidR="00CA4B42" w:rsidRPr="00CA4B42" w:rsidRDefault="00CA4B42" w:rsidP="00BB711A">
            <w:r w:rsidRPr="00CA4B42">
              <w:t>famous/</w:t>
            </w:r>
            <w:proofErr w:type="spellStart"/>
            <w:r w:rsidRPr="00CA4B42">
              <w:t>Folkman.edge</w:t>
            </w:r>
            <w:proofErr w:type="spellEnd"/>
          </w:p>
        </w:tc>
        <w:tc>
          <w:tcPr>
            <w:tcW w:w="1388" w:type="dxa"/>
            <w:noWrap/>
            <w:hideMark/>
          </w:tcPr>
          <w:p w14:paraId="17397A51" w14:textId="77777777" w:rsidR="00CA4B42" w:rsidRPr="00CA4B42" w:rsidRDefault="00CA4B42" w:rsidP="00CA4B42">
            <w:pPr>
              <w:jc w:val="center"/>
            </w:pPr>
            <w:r w:rsidRPr="00CA4B42">
              <w:t>20</w:t>
            </w:r>
          </w:p>
        </w:tc>
        <w:tc>
          <w:tcPr>
            <w:tcW w:w="1275" w:type="dxa"/>
            <w:noWrap/>
            <w:hideMark/>
          </w:tcPr>
          <w:p w14:paraId="13162AA1" w14:textId="77777777" w:rsidR="00CA4B42" w:rsidRPr="00CA4B42" w:rsidRDefault="00CA4B42" w:rsidP="00CA4B42">
            <w:pPr>
              <w:jc w:val="center"/>
            </w:pPr>
            <w:r w:rsidRPr="00CA4B42">
              <w:t>0.032</w:t>
            </w:r>
          </w:p>
        </w:tc>
        <w:tc>
          <w:tcPr>
            <w:tcW w:w="1711" w:type="dxa"/>
            <w:noWrap/>
            <w:hideMark/>
          </w:tcPr>
          <w:p w14:paraId="546E149D" w14:textId="77777777" w:rsidR="00CA4B42" w:rsidRPr="00CA4B42" w:rsidRDefault="00CA4B42" w:rsidP="00CA4B42">
            <w:pPr>
              <w:jc w:val="center"/>
            </w:pPr>
            <w:r w:rsidRPr="00CA4B42">
              <w:t>0.008</w:t>
            </w:r>
          </w:p>
        </w:tc>
        <w:tc>
          <w:tcPr>
            <w:tcW w:w="1508" w:type="dxa"/>
            <w:noWrap/>
            <w:hideMark/>
          </w:tcPr>
          <w:p w14:paraId="1E19B8BC" w14:textId="77777777" w:rsidR="00CA4B42" w:rsidRPr="00CA4B42" w:rsidRDefault="00CA4B42" w:rsidP="00CA4B42">
            <w:pPr>
              <w:jc w:val="center"/>
            </w:pPr>
            <w:r w:rsidRPr="00CA4B42">
              <w:t>0.006</w:t>
            </w:r>
          </w:p>
        </w:tc>
      </w:tr>
      <w:tr w:rsidR="00472A62" w:rsidRPr="00CA4B42" w14:paraId="427224AE" w14:textId="77777777" w:rsidTr="00472A62">
        <w:trPr>
          <w:trHeight w:val="255"/>
        </w:trPr>
        <w:tc>
          <w:tcPr>
            <w:tcW w:w="3134" w:type="dxa"/>
            <w:noWrap/>
            <w:hideMark/>
          </w:tcPr>
          <w:p w14:paraId="70B3FDC6" w14:textId="77777777" w:rsidR="00CA4B42" w:rsidRPr="00CA4B42" w:rsidRDefault="00CA4B42" w:rsidP="00BB711A">
            <w:r w:rsidRPr="00CA4B42">
              <w:t>famous/</w:t>
            </w:r>
            <w:proofErr w:type="spellStart"/>
            <w:r w:rsidRPr="00CA4B42">
              <w:t>Robertson.edge</w:t>
            </w:r>
            <w:proofErr w:type="spellEnd"/>
          </w:p>
        </w:tc>
        <w:tc>
          <w:tcPr>
            <w:tcW w:w="1388" w:type="dxa"/>
            <w:noWrap/>
            <w:hideMark/>
          </w:tcPr>
          <w:p w14:paraId="441B79B5" w14:textId="77777777" w:rsidR="00CA4B42" w:rsidRPr="00CA4B42" w:rsidRDefault="00CA4B42" w:rsidP="00CA4B42">
            <w:pPr>
              <w:jc w:val="center"/>
            </w:pPr>
            <w:r w:rsidRPr="00CA4B42">
              <w:t>19</w:t>
            </w:r>
          </w:p>
        </w:tc>
        <w:tc>
          <w:tcPr>
            <w:tcW w:w="1275" w:type="dxa"/>
            <w:noWrap/>
            <w:hideMark/>
          </w:tcPr>
          <w:p w14:paraId="6D18FA6E" w14:textId="77777777" w:rsidR="00CA4B42" w:rsidRPr="00CA4B42" w:rsidRDefault="00CA4B42" w:rsidP="00CA4B42">
            <w:pPr>
              <w:jc w:val="center"/>
            </w:pPr>
            <w:r w:rsidRPr="00CA4B42">
              <w:t>0.040</w:t>
            </w:r>
          </w:p>
        </w:tc>
        <w:tc>
          <w:tcPr>
            <w:tcW w:w="1711" w:type="dxa"/>
            <w:noWrap/>
            <w:hideMark/>
          </w:tcPr>
          <w:p w14:paraId="724C3A74" w14:textId="77777777" w:rsidR="00CA4B42" w:rsidRPr="00CA4B42" w:rsidRDefault="00CA4B42" w:rsidP="00CA4B42">
            <w:pPr>
              <w:jc w:val="center"/>
            </w:pPr>
            <w:r w:rsidRPr="00CA4B42">
              <w:t>0.017</w:t>
            </w:r>
          </w:p>
        </w:tc>
        <w:tc>
          <w:tcPr>
            <w:tcW w:w="1508" w:type="dxa"/>
            <w:noWrap/>
            <w:hideMark/>
          </w:tcPr>
          <w:p w14:paraId="716B74F1" w14:textId="77777777" w:rsidR="00CA4B42" w:rsidRPr="00CA4B42" w:rsidRDefault="00CA4B42" w:rsidP="00CA4B42">
            <w:pPr>
              <w:jc w:val="center"/>
            </w:pPr>
            <w:r w:rsidRPr="00CA4B42">
              <w:t>0.007</w:t>
            </w:r>
          </w:p>
        </w:tc>
      </w:tr>
      <w:tr w:rsidR="00472A62" w:rsidRPr="00CA4B42" w14:paraId="30A04B13" w14:textId="77777777" w:rsidTr="00472A62">
        <w:trPr>
          <w:trHeight w:val="255"/>
        </w:trPr>
        <w:tc>
          <w:tcPr>
            <w:tcW w:w="3134" w:type="dxa"/>
            <w:noWrap/>
            <w:hideMark/>
          </w:tcPr>
          <w:p w14:paraId="2FF60D0A" w14:textId="77777777" w:rsidR="00CA4B42" w:rsidRPr="00CA4B42" w:rsidRDefault="00CA4B42" w:rsidP="00BB711A">
            <w:r w:rsidRPr="00CA4B42">
              <w:t>famous/</w:t>
            </w:r>
            <w:proofErr w:type="spellStart"/>
            <w:r w:rsidRPr="00CA4B42">
              <w:t>Pappus.edge</w:t>
            </w:r>
            <w:proofErr w:type="spellEnd"/>
          </w:p>
        </w:tc>
        <w:tc>
          <w:tcPr>
            <w:tcW w:w="1388" w:type="dxa"/>
            <w:noWrap/>
            <w:hideMark/>
          </w:tcPr>
          <w:p w14:paraId="0D5F0CB5" w14:textId="77777777" w:rsidR="00CA4B42" w:rsidRPr="00CA4B42" w:rsidRDefault="00CA4B42" w:rsidP="00CA4B42">
            <w:pPr>
              <w:jc w:val="center"/>
            </w:pPr>
            <w:r w:rsidRPr="00CA4B42">
              <w:t>18</w:t>
            </w:r>
          </w:p>
        </w:tc>
        <w:tc>
          <w:tcPr>
            <w:tcW w:w="1275" w:type="dxa"/>
            <w:noWrap/>
            <w:hideMark/>
          </w:tcPr>
          <w:p w14:paraId="12772797" w14:textId="77777777" w:rsidR="00CA4B42" w:rsidRPr="00CA4B42" w:rsidRDefault="00CA4B42" w:rsidP="00CA4B42">
            <w:pPr>
              <w:jc w:val="center"/>
            </w:pPr>
            <w:r w:rsidRPr="00CA4B42">
              <w:t>0.037</w:t>
            </w:r>
          </w:p>
        </w:tc>
        <w:tc>
          <w:tcPr>
            <w:tcW w:w="1711" w:type="dxa"/>
            <w:noWrap/>
            <w:hideMark/>
          </w:tcPr>
          <w:p w14:paraId="0036894D" w14:textId="77777777" w:rsidR="00CA4B42" w:rsidRPr="00CA4B42" w:rsidRDefault="00CA4B42" w:rsidP="00CA4B42">
            <w:pPr>
              <w:jc w:val="center"/>
            </w:pPr>
            <w:r w:rsidRPr="00CA4B42">
              <w:t>0.017</w:t>
            </w:r>
          </w:p>
        </w:tc>
        <w:tc>
          <w:tcPr>
            <w:tcW w:w="1508" w:type="dxa"/>
            <w:noWrap/>
            <w:hideMark/>
          </w:tcPr>
          <w:p w14:paraId="473E005A" w14:textId="77777777" w:rsidR="00CA4B42" w:rsidRPr="00CA4B42" w:rsidRDefault="00CA4B42" w:rsidP="00CA4B42">
            <w:pPr>
              <w:jc w:val="center"/>
            </w:pPr>
            <w:r w:rsidRPr="00CA4B42">
              <w:t>0.004</w:t>
            </w:r>
          </w:p>
        </w:tc>
      </w:tr>
      <w:tr w:rsidR="00472A62" w:rsidRPr="00CA4B42" w14:paraId="10432208" w14:textId="77777777" w:rsidTr="00472A62">
        <w:trPr>
          <w:trHeight w:val="255"/>
        </w:trPr>
        <w:tc>
          <w:tcPr>
            <w:tcW w:w="3134" w:type="dxa"/>
            <w:noWrap/>
            <w:hideMark/>
          </w:tcPr>
          <w:p w14:paraId="106CD99E" w14:textId="77777777" w:rsidR="00CA4B42" w:rsidRPr="00CA4B42" w:rsidRDefault="00CA4B42" w:rsidP="00BB711A">
            <w:r w:rsidRPr="00CA4B42">
              <w:t>famous/</w:t>
            </w:r>
            <w:proofErr w:type="spellStart"/>
            <w:r w:rsidRPr="00CA4B42">
              <w:t>Errera.edge</w:t>
            </w:r>
            <w:proofErr w:type="spellEnd"/>
          </w:p>
        </w:tc>
        <w:tc>
          <w:tcPr>
            <w:tcW w:w="1388" w:type="dxa"/>
            <w:noWrap/>
            <w:hideMark/>
          </w:tcPr>
          <w:p w14:paraId="3AE54157" w14:textId="77777777" w:rsidR="00CA4B42" w:rsidRPr="00CA4B42" w:rsidRDefault="00CA4B42" w:rsidP="00CA4B42">
            <w:pPr>
              <w:jc w:val="center"/>
            </w:pPr>
            <w:r w:rsidRPr="00CA4B42">
              <w:t>17</w:t>
            </w:r>
          </w:p>
        </w:tc>
        <w:tc>
          <w:tcPr>
            <w:tcW w:w="1275" w:type="dxa"/>
            <w:noWrap/>
            <w:hideMark/>
          </w:tcPr>
          <w:p w14:paraId="08087044" w14:textId="77777777" w:rsidR="00CA4B42" w:rsidRPr="00CA4B42" w:rsidRDefault="00CA4B42" w:rsidP="00CA4B42">
            <w:pPr>
              <w:jc w:val="center"/>
            </w:pPr>
            <w:r w:rsidRPr="00CA4B42">
              <w:t>0.022</w:t>
            </w:r>
          </w:p>
        </w:tc>
        <w:tc>
          <w:tcPr>
            <w:tcW w:w="1711" w:type="dxa"/>
            <w:noWrap/>
            <w:hideMark/>
          </w:tcPr>
          <w:p w14:paraId="46C78305" w14:textId="77777777" w:rsidR="00CA4B42" w:rsidRPr="00CA4B42" w:rsidRDefault="00CA4B42" w:rsidP="00CA4B42">
            <w:pPr>
              <w:jc w:val="center"/>
            </w:pPr>
            <w:r w:rsidRPr="00CA4B42">
              <w:t>0.009</w:t>
            </w:r>
          </w:p>
        </w:tc>
        <w:tc>
          <w:tcPr>
            <w:tcW w:w="1508" w:type="dxa"/>
            <w:noWrap/>
            <w:hideMark/>
          </w:tcPr>
          <w:p w14:paraId="6EFA37FF" w14:textId="77777777" w:rsidR="00CA4B42" w:rsidRPr="00CA4B42" w:rsidRDefault="00CA4B42" w:rsidP="00CA4B42">
            <w:pPr>
              <w:jc w:val="center"/>
            </w:pPr>
            <w:r w:rsidRPr="00CA4B42">
              <w:t>0.007</w:t>
            </w:r>
          </w:p>
        </w:tc>
      </w:tr>
      <w:tr w:rsidR="00472A62" w:rsidRPr="00CA4B42" w14:paraId="2812D60F" w14:textId="77777777" w:rsidTr="00472A62">
        <w:trPr>
          <w:trHeight w:val="255"/>
        </w:trPr>
        <w:tc>
          <w:tcPr>
            <w:tcW w:w="3134" w:type="dxa"/>
            <w:noWrap/>
            <w:hideMark/>
          </w:tcPr>
          <w:p w14:paraId="7A7D5210" w14:textId="77777777" w:rsidR="00CA4B42" w:rsidRPr="00CA4B42" w:rsidRDefault="00CA4B42" w:rsidP="00BB711A">
            <w:r w:rsidRPr="00CA4B42">
              <w:t>famous/Paley17.edge</w:t>
            </w:r>
          </w:p>
        </w:tc>
        <w:tc>
          <w:tcPr>
            <w:tcW w:w="1388" w:type="dxa"/>
            <w:noWrap/>
            <w:hideMark/>
          </w:tcPr>
          <w:p w14:paraId="34C222C1" w14:textId="77777777" w:rsidR="00CA4B42" w:rsidRPr="00CA4B42" w:rsidRDefault="00CA4B42" w:rsidP="00CA4B42">
            <w:pPr>
              <w:jc w:val="center"/>
            </w:pPr>
            <w:r w:rsidRPr="00CA4B42">
              <w:t>17</w:t>
            </w:r>
          </w:p>
        </w:tc>
        <w:tc>
          <w:tcPr>
            <w:tcW w:w="1275" w:type="dxa"/>
            <w:noWrap/>
            <w:hideMark/>
          </w:tcPr>
          <w:p w14:paraId="16BC122B" w14:textId="77777777" w:rsidR="00CA4B42" w:rsidRPr="00CA4B42" w:rsidRDefault="00CA4B42" w:rsidP="00CA4B42">
            <w:pPr>
              <w:jc w:val="center"/>
            </w:pPr>
            <w:r w:rsidRPr="00CA4B42">
              <w:t>0.017</w:t>
            </w:r>
          </w:p>
        </w:tc>
        <w:tc>
          <w:tcPr>
            <w:tcW w:w="1711" w:type="dxa"/>
            <w:noWrap/>
            <w:hideMark/>
          </w:tcPr>
          <w:p w14:paraId="4811BD1C" w14:textId="77777777" w:rsidR="00CA4B42" w:rsidRPr="00CA4B42" w:rsidRDefault="00CA4B42" w:rsidP="00CA4B42">
            <w:pPr>
              <w:jc w:val="center"/>
            </w:pPr>
            <w:r w:rsidRPr="00CA4B42">
              <w:t>0.017</w:t>
            </w:r>
          </w:p>
        </w:tc>
        <w:tc>
          <w:tcPr>
            <w:tcW w:w="1508" w:type="dxa"/>
            <w:noWrap/>
            <w:hideMark/>
          </w:tcPr>
          <w:p w14:paraId="6B90AB91" w14:textId="77777777" w:rsidR="00CA4B42" w:rsidRPr="00CA4B42" w:rsidRDefault="00CA4B42" w:rsidP="00CA4B42">
            <w:pPr>
              <w:jc w:val="center"/>
            </w:pPr>
            <w:r w:rsidRPr="00CA4B42">
              <w:t>0.010</w:t>
            </w:r>
          </w:p>
        </w:tc>
      </w:tr>
      <w:tr w:rsidR="00472A62" w:rsidRPr="00CA4B42" w14:paraId="660C77BF" w14:textId="77777777" w:rsidTr="00472A62">
        <w:trPr>
          <w:trHeight w:val="255"/>
        </w:trPr>
        <w:tc>
          <w:tcPr>
            <w:tcW w:w="3134" w:type="dxa"/>
            <w:noWrap/>
            <w:hideMark/>
          </w:tcPr>
          <w:p w14:paraId="75AAC501" w14:textId="77777777" w:rsidR="00CA4B42" w:rsidRPr="00CA4B42" w:rsidRDefault="00CA4B42" w:rsidP="00BB711A">
            <w:r w:rsidRPr="00CA4B42">
              <w:t>famous/4x4-grid.edge</w:t>
            </w:r>
          </w:p>
        </w:tc>
        <w:tc>
          <w:tcPr>
            <w:tcW w:w="1388" w:type="dxa"/>
            <w:noWrap/>
            <w:hideMark/>
          </w:tcPr>
          <w:p w14:paraId="3354A31C" w14:textId="77777777" w:rsidR="00CA4B42" w:rsidRPr="00CA4B42" w:rsidRDefault="00CA4B42" w:rsidP="00CA4B42">
            <w:pPr>
              <w:jc w:val="center"/>
            </w:pPr>
            <w:r w:rsidRPr="00CA4B42">
              <w:t>16</w:t>
            </w:r>
          </w:p>
        </w:tc>
        <w:tc>
          <w:tcPr>
            <w:tcW w:w="1275" w:type="dxa"/>
            <w:noWrap/>
            <w:hideMark/>
          </w:tcPr>
          <w:p w14:paraId="51024ACD" w14:textId="77777777" w:rsidR="00CA4B42" w:rsidRPr="00CA4B42" w:rsidRDefault="00CA4B42" w:rsidP="00CA4B42">
            <w:pPr>
              <w:jc w:val="center"/>
            </w:pPr>
            <w:r w:rsidRPr="00CA4B42">
              <w:t>0.014</w:t>
            </w:r>
          </w:p>
        </w:tc>
        <w:tc>
          <w:tcPr>
            <w:tcW w:w="1711" w:type="dxa"/>
            <w:noWrap/>
            <w:hideMark/>
          </w:tcPr>
          <w:p w14:paraId="5FFC8E4F" w14:textId="77777777" w:rsidR="00CA4B42" w:rsidRPr="00CA4B42" w:rsidRDefault="00CA4B42" w:rsidP="00CA4B42">
            <w:pPr>
              <w:jc w:val="center"/>
            </w:pPr>
            <w:r w:rsidRPr="00CA4B42">
              <w:t>0.004</w:t>
            </w:r>
          </w:p>
        </w:tc>
        <w:tc>
          <w:tcPr>
            <w:tcW w:w="1508" w:type="dxa"/>
            <w:noWrap/>
            <w:hideMark/>
          </w:tcPr>
          <w:p w14:paraId="76EC65DB" w14:textId="77777777" w:rsidR="00CA4B42" w:rsidRPr="00CA4B42" w:rsidRDefault="00CA4B42" w:rsidP="00CA4B42">
            <w:pPr>
              <w:jc w:val="center"/>
            </w:pPr>
            <w:r w:rsidRPr="00CA4B42">
              <w:t>0.003</w:t>
            </w:r>
          </w:p>
        </w:tc>
      </w:tr>
      <w:tr w:rsidR="00472A62" w:rsidRPr="00CA4B42" w14:paraId="73AEE695" w14:textId="77777777" w:rsidTr="00472A62">
        <w:trPr>
          <w:trHeight w:val="255"/>
        </w:trPr>
        <w:tc>
          <w:tcPr>
            <w:tcW w:w="3134" w:type="dxa"/>
            <w:noWrap/>
            <w:hideMark/>
          </w:tcPr>
          <w:p w14:paraId="075AB787" w14:textId="77777777" w:rsidR="00CA4B42" w:rsidRPr="00CA4B42" w:rsidRDefault="00CA4B42" w:rsidP="00BB711A">
            <w:r w:rsidRPr="00CA4B42">
              <w:t>famous/</w:t>
            </w:r>
            <w:proofErr w:type="spellStart"/>
            <w:r w:rsidRPr="00CA4B42">
              <w:t>Clebsch.edge</w:t>
            </w:r>
            <w:proofErr w:type="spellEnd"/>
          </w:p>
        </w:tc>
        <w:tc>
          <w:tcPr>
            <w:tcW w:w="1388" w:type="dxa"/>
            <w:noWrap/>
            <w:hideMark/>
          </w:tcPr>
          <w:p w14:paraId="3E3F610D" w14:textId="77777777" w:rsidR="00CA4B42" w:rsidRPr="00CA4B42" w:rsidRDefault="00CA4B42" w:rsidP="00CA4B42">
            <w:pPr>
              <w:jc w:val="center"/>
            </w:pPr>
            <w:r w:rsidRPr="00CA4B42">
              <w:t>16</w:t>
            </w:r>
          </w:p>
        </w:tc>
        <w:tc>
          <w:tcPr>
            <w:tcW w:w="1275" w:type="dxa"/>
            <w:noWrap/>
            <w:hideMark/>
          </w:tcPr>
          <w:p w14:paraId="207B139B" w14:textId="77777777" w:rsidR="00CA4B42" w:rsidRPr="00CA4B42" w:rsidRDefault="00CA4B42" w:rsidP="00CA4B42">
            <w:pPr>
              <w:jc w:val="center"/>
            </w:pPr>
            <w:r w:rsidRPr="00CA4B42">
              <w:t>0.019</w:t>
            </w:r>
          </w:p>
        </w:tc>
        <w:tc>
          <w:tcPr>
            <w:tcW w:w="1711" w:type="dxa"/>
            <w:noWrap/>
            <w:hideMark/>
          </w:tcPr>
          <w:p w14:paraId="2CABD9A8" w14:textId="77777777" w:rsidR="00CA4B42" w:rsidRPr="00CA4B42" w:rsidRDefault="00CA4B42" w:rsidP="00CA4B42">
            <w:pPr>
              <w:jc w:val="center"/>
            </w:pPr>
            <w:r w:rsidRPr="00CA4B42">
              <w:t>0.007</w:t>
            </w:r>
          </w:p>
        </w:tc>
        <w:tc>
          <w:tcPr>
            <w:tcW w:w="1508" w:type="dxa"/>
            <w:noWrap/>
            <w:hideMark/>
          </w:tcPr>
          <w:p w14:paraId="57C9CC49" w14:textId="77777777" w:rsidR="00CA4B42" w:rsidRPr="00CA4B42" w:rsidRDefault="00CA4B42" w:rsidP="00CA4B42">
            <w:pPr>
              <w:jc w:val="center"/>
            </w:pPr>
            <w:r w:rsidRPr="00CA4B42">
              <w:t>0.006</w:t>
            </w:r>
          </w:p>
        </w:tc>
      </w:tr>
      <w:tr w:rsidR="00472A62" w:rsidRPr="00CA4B42" w14:paraId="08C03EF0" w14:textId="77777777" w:rsidTr="00472A62">
        <w:trPr>
          <w:trHeight w:val="255"/>
        </w:trPr>
        <w:tc>
          <w:tcPr>
            <w:tcW w:w="3134" w:type="dxa"/>
            <w:noWrap/>
            <w:hideMark/>
          </w:tcPr>
          <w:p w14:paraId="17D0C8B5" w14:textId="77777777" w:rsidR="00CA4B42" w:rsidRPr="00CA4B42" w:rsidRDefault="00CA4B42" w:rsidP="00BB711A">
            <w:r w:rsidRPr="00CA4B42">
              <w:t>famous/</w:t>
            </w:r>
            <w:proofErr w:type="spellStart"/>
            <w:r w:rsidRPr="00CA4B42">
              <w:t>Hoffman.edge</w:t>
            </w:r>
            <w:proofErr w:type="spellEnd"/>
          </w:p>
        </w:tc>
        <w:tc>
          <w:tcPr>
            <w:tcW w:w="1388" w:type="dxa"/>
            <w:noWrap/>
            <w:hideMark/>
          </w:tcPr>
          <w:p w14:paraId="3FB094DB" w14:textId="77777777" w:rsidR="00CA4B42" w:rsidRPr="00CA4B42" w:rsidRDefault="00CA4B42" w:rsidP="00CA4B42">
            <w:pPr>
              <w:jc w:val="center"/>
            </w:pPr>
            <w:r w:rsidRPr="00CA4B42">
              <w:t>16</w:t>
            </w:r>
          </w:p>
        </w:tc>
        <w:tc>
          <w:tcPr>
            <w:tcW w:w="1275" w:type="dxa"/>
            <w:noWrap/>
            <w:hideMark/>
          </w:tcPr>
          <w:p w14:paraId="744B6BE0" w14:textId="77777777" w:rsidR="00CA4B42" w:rsidRPr="00CA4B42" w:rsidRDefault="00CA4B42" w:rsidP="00CA4B42">
            <w:pPr>
              <w:jc w:val="center"/>
            </w:pPr>
            <w:r w:rsidRPr="00CA4B42">
              <w:t>0.014</w:t>
            </w:r>
          </w:p>
        </w:tc>
        <w:tc>
          <w:tcPr>
            <w:tcW w:w="1711" w:type="dxa"/>
            <w:noWrap/>
            <w:hideMark/>
          </w:tcPr>
          <w:p w14:paraId="0C7653CF" w14:textId="77777777" w:rsidR="00CA4B42" w:rsidRPr="00CA4B42" w:rsidRDefault="00CA4B42" w:rsidP="00CA4B42">
            <w:pPr>
              <w:jc w:val="center"/>
            </w:pPr>
            <w:r w:rsidRPr="00CA4B42">
              <w:t>0.005</w:t>
            </w:r>
          </w:p>
        </w:tc>
        <w:tc>
          <w:tcPr>
            <w:tcW w:w="1508" w:type="dxa"/>
            <w:noWrap/>
            <w:hideMark/>
          </w:tcPr>
          <w:p w14:paraId="3279E12D" w14:textId="77777777" w:rsidR="00CA4B42" w:rsidRPr="00CA4B42" w:rsidRDefault="00CA4B42" w:rsidP="00CA4B42">
            <w:pPr>
              <w:jc w:val="center"/>
            </w:pPr>
            <w:r w:rsidRPr="00CA4B42">
              <w:t>0.004</w:t>
            </w:r>
          </w:p>
        </w:tc>
      </w:tr>
      <w:tr w:rsidR="00472A62" w:rsidRPr="00CA4B42" w14:paraId="02AF6C10" w14:textId="77777777" w:rsidTr="00472A62">
        <w:trPr>
          <w:trHeight w:val="255"/>
        </w:trPr>
        <w:tc>
          <w:tcPr>
            <w:tcW w:w="3134" w:type="dxa"/>
            <w:noWrap/>
            <w:hideMark/>
          </w:tcPr>
          <w:p w14:paraId="523B2A85" w14:textId="77777777" w:rsidR="00CA4B42" w:rsidRPr="00CA4B42" w:rsidRDefault="00CA4B42" w:rsidP="00BB711A">
            <w:r w:rsidRPr="00CA4B42">
              <w:t>famous/</w:t>
            </w:r>
            <w:proofErr w:type="spellStart"/>
            <w:r w:rsidRPr="00CA4B42">
              <w:t>Shrikhande.edge</w:t>
            </w:r>
            <w:proofErr w:type="spellEnd"/>
          </w:p>
        </w:tc>
        <w:tc>
          <w:tcPr>
            <w:tcW w:w="1388" w:type="dxa"/>
            <w:noWrap/>
            <w:hideMark/>
          </w:tcPr>
          <w:p w14:paraId="42DB0609" w14:textId="77777777" w:rsidR="00CA4B42" w:rsidRPr="00CA4B42" w:rsidRDefault="00CA4B42" w:rsidP="00CA4B42">
            <w:pPr>
              <w:jc w:val="center"/>
            </w:pPr>
            <w:r w:rsidRPr="00CA4B42">
              <w:t>16</w:t>
            </w:r>
          </w:p>
        </w:tc>
        <w:tc>
          <w:tcPr>
            <w:tcW w:w="1275" w:type="dxa"/>
            <w:noWrap/>
            <w:hideMark/>
          </w:tcPr>
          <w:p w14:paraId="67835950" w14:textId="77777777" w:rsidR="00CA4B42" w:rsidRPr="00CA4B42" w:rsidRDefault="00CA4B42" w:rsidP="00CA4B42">
            <w:pPr>
              <w:jc w:val="center"/>
            </w:pPr>
            <w:r w:rsidRPr="00CA4B42">
              <w:t>0.017</w:t>
            </w:r>
          </w:p>
        </w:tc>
        <w:tc>
          <w:tcPr>
            <w:tcW w:w="1711" w:type="dxa"/>
            <w:noWrap/>
            <w:hideMark/>
          </w:tcPr>
          <w:p w14:paraId="35064E4B" w14:textId="77777777" w:rsidR="00CA4B42" w:rsidRPr="00CA4B42" w:rsidRDefault="00CA4B42" w:rsidP="00CA4B42">
            <w:pPr>
              <w:jc w:val="center"/>
            </w:pPr>
            <w:r w:rsidRPr="00CA4B42">
              <w:t>0.013</w:t>
            </w:r>
          </w:p>
        </w:tc>
        <w:tc>
          <w:tcPr>
            <w:tcW w:w="1508" w:type="dxa"/>
            <w:noWrap/>
            <w:hideMark/>
          </w:tcPr>
          <w:p w14:paraId="4DF6733B" w14:textId="77777777" w:rsidR="00CA4B42" w:rsidRPr="00CA4B42" w:rsidRDefault="00CA4B42" w:rsidP="00CA4B42">
            <w:pPr>
              <w:jc w:val="center"/>
            </w:pPr>
            <w:r w:rsidRPr="00CA4B42">
              <w:t>0.008</w:t>
            </w:r>
          </w:p>
        </w:tc>
      </w:tr>
      <w:tr w:rsidR="00472A62" w:rsidRPr="00CA4B42" w14:paraId="5B5A7C4E" w14:textId="77777777" w:rsidTr="00472A62">
        <w:trPr>
          <w:trHeight w:val="255"/>
        </w:trPr>
        <w:tc>
          <w:tcPr>
            <w:tcW w:w="3134" w:type="dxa"/>
            <w:noWrap/>
            <w:hideMark/>
          </w:tcPr>
          <w:p w14:paraId="1ED15C2F" w14:textId="77777777" w:rsidR="00CA4B42" w:rsidRPr="00CA4B42" w:rsidRDefault="00CA4B42" w:rsidP="00BB711A">
            <w:r w:rsidRPr="00CA4B42">
              <w:t>famous/</w:t>
            </w:r>
            <w:proofErr w:type="spellStart"/>
            <w:r w:rsidRPr="00CA4B42">
              <w:t>Sousselier.edge</w:t>
            </w:r>
            <w:proofErr w:type="spellEnd"/>
          </w:p>
        </w:tc>
        <w:tc>
          <w:tcPr>
            <w:tcW w:w="1388" w:type="dxa"/>
            <w:noWrap/>
            <w:hideMark/>
          </w:tcPr>
          <w:p w14:paraId="60CA3DA8" w14:textId="77777777" w:rsidR="00CA4B42" w:rsidRPr="00CA4B42" w:rsidRDefault="00CA4B42" w:rsidP="00CA4B42">
            <w:pPr>
              <w:jc w:val="center"/>
            </w:pPr>
            <w:r w:rsidRPr="00CA4B42">
              <w:t>16</w:t>
            </w:r>
          </w:p>
        </w:tc>
        <w:tc>
          <w:tcPr>
            <w:tcW w:w="1275" w:type="dxa"/>
            <w:noWrap/>
            <w:hideMark/>
          </w:tcPr>
          <w:p w14:paraId="49AC4AEB" w14:textId="77777777" w:rsidR="00CA4B42" w:rsidRPr="00CA4B42" w:rsidRDefault="00CA4B42" w:rsidP="00CA4B42">
            <w:pPr>
              <w:jc w:val="center"/>
            </w:pPr>
            <w:r w:rsidRPr="00CA4B42">
              <w:t>0.018</w:t>
            </w:r>
          </w:p>
        </w:tc>
        <w:tc>
          <w:tcPr>
            <w:tcW w:w="1711" w:type="dxa"/>
            <w:noWrap/>
            <w:hideMark/>
          </w:tcPr>
          <w:p w14:paraId="71C300FF" w14:textId="77777777" w:rsidR="00CA4B42" w:rsidRPr="00CA4B42" w:rsidRDefault="00CA4B42" w:rsidP="00CA4B42">
            <w:pPr>
              <w:jc w:val="center"/>
            </w:pPr>
            <w:r w:rsidRPr="00CA4B42">
              <w:t>0.010</w:t>
            </w:r>
          </w:p>
        </w:tc>
        <w:tc>
          <w:tcPr>
            <w:tcW w:w="1508" w:type="dxa"/>
            <w:noWrap/>
            <w:hideMark/>
          </w:tcPr>
          <w:p w14:paraId="610A187E" w14:textId="77777777" w:rsidR="00CA4B42" w:rsidRPr="00CA4B42" w:rsidRDefault="00CA4B42" w:rsidP="00CA4B42">
            <w:pPr>
              <w:jc w:val="center"/>
            </w:pPr>
            <w:r w:rsidRPr="00CA4B42">
              <w:t>0.003</w:t>
            </w:r>
          </w:p>
        </w:tc>
      </w:tr>
      <w:tr w:rsidR="00472A62" w:rsidRPr="00CA4B42" w14:paraId="0792D45E" w14:textId="77777777" w:rsidTr="00472A62">
        <w:trPr>
          <w:trHeight w:val="255"/>
        </w:trPr>
        <w:tc>
          <w:tcPr>
            <w:tcW w:w="3134" w:type="dxa"/>
            <w:noWrap/>
            <w:hideMark/>
          </w:tcPr>
          <w:p w14:paraId="395F90B5" w14:textId="77777777" w:rsidR="00CA4B42" w:rsidRPr="00CA4B42" w:rsidRDefault="00CA4B42" w:rsidP="00BB711A">
            <w:r w:rsidRPr="00CA4B42">
              <w:t>famous/</w:t>
            </w:r>
            <w:proofErr w:type="spellStart"/>
            <w:r w:rsidRPr="00CA4B42">
              <w:t>Poussin.edge</w:t>
            </w:r>
            <w:proofErr w:type="spellEnd"/>
          </w:p>
        </w:tc>
        <w:tc>
          <w:tcPr>
            <w:tcW w:w="1388" w:type="dxa"/>
            <w:noWrap/>
            <w:hideMark/>
          </w:tcPr>
          <w:p w14:paraId="223F3776" w14:textId="77777777" w:rsidR="00CA4B42" w:rsidRPr="00CA4B42" w:rsidRDefault="00CA4B42" w:rsidP="00CA4B42">
            <w:pPr>
              <w:jc w:val="center"/>
            </w:pPr>
            <w:r w:rsidRPr="00CA4B42">
              <w:t>15</w:t>
            </w:r>
          </w:p>
        </w:tc>
        <w:tc>
          <w:tcPr>
            <w:tcW w:w="1275" w:type="dxa"/>
            <w:noWrap/>
            <w:hideMark/>
          </w:tcPr>
          <w:p w14:paraId="6E3F7D2F" w14:textId="77777777" w:rsidR="00CA4B42" w:rsidRPr="00CA4B42" w:rsidRDefault="00CA4B42" w:rsidP="00CA4B42">
            <w:pPr>
              <w:jc w:val="center"/>
            </w:pPr>
            <w:r w:rsidRPr="00CA4B42">
              <w:t>0.011</w:t>
            </w:r>
          </w:p>
        </w:tc>
        <w:tc>
          <w:tcPr>
            <w:tcW w:w="1711" w:type="dxa"/>
            <w:noWrap/>
            <w:hideMark/>
          </w:tcPr>
          <w:p w14:paraId="14B273AE" w14:textId="77777777" w:rsidR="00CA4B42" w:rsidRPr="00CA4B42" w:rsidRDefault="00CA4B42" w:rsidP="00CA4B42">
            <w:pPr>
              <w:jc w:val="center"/>
            </w:pPr>
            <w:r w:rsidRPr="00CA4B42">
              <w:t>0.012</w:t>
            </w:r>
          </w:p>
        </w:tc>
        <w:tc>
          <w:tcPr>
            <w:tcW w:w="1508" w:type="dxa"/>
            <w:noWrap/>
            <w:hideMark/>
          </w:tcPr>
          <w:p w14:paraId="1D0C9A94" w14:textId="77777777" w:rsidR="00CA4B42" w:rsidRPr="00CA4B42" w:rsidRDefault="00CA4B42" w:rsidP="00CA4B42">
            <w:pPr>
              <w:jc w:val="center"/>
            </w:pPr>
            <w:r w:rsidRPr="00CA4B42">
              <w:t>0.006</w:t>
            </w:r>
          </w:p>
        </w:tc>
      </w:tr>
      <w:tr w:rsidR="00472A62" w:rsidRPr="00CA4B42" w14:paraId="007FB583" w14:textId="77777777" w:rsidTr="00472A62">
        <w:trPr>
          <w:trHeight w:val="255"/>
        </w:trPr>
        <w:tc>
          <w:tcPr>
            <w:tcW w:w="3134" w:type="dxa"/>
            <w:noWrap/>
            <w:hideMark/>
          </w:tcPr>
          <w:p w14:paraId="26E9E142" w14:textId="77777777" w:rsidR="00CA4B42" w:rsidRPr="00CA4B42" w:rsidRDefault="00CA4B42" w:rsidP="00BB711A">
            <w:r w:rsidRPr="00CA4B42">
              <w:t>famous/Paley13.edge</w:t>
            </w:r>
          </w:p>
        </w:tc>
        <w:tc>
          <w:tcPr>
            <w:tcW w:w="1388" w:type="dxa"/>
            <w:noWrap/>
            <w:hideMark/>
          </w:tcPr>
          <w:p w14:paraId="757362E9" w14:textId="77777777" w:rsidR="00CA4B42" w:rsidRPr="00CA4B42" w:rsidRDefault="00CA4B42" w:rsidP="00CA4B42">
            <w:pPr>
              <w:jc w:val="center"/>
            </w:pPr>
            <w:r w:rsidRPr="00CA4B42">
              <w:t>13</w:t>
            </w:r>
          </w:p>
        </w:tc>
        <w:tc>
          <w:tcPr>
            <w:tcW w:w="1275" w:type="dxa"/>
            <w:noWrap/>
            <w:hideMark/>
          </w:tcPr>
          <w:p w14:paraId="66A67EDA" w14:textId="77777777" w:rsidR="00CA4B42" w:rsidRPr="00CA4B42" w:rsidRDefault="00CA4B42" w:rsidP="00CA4B42">
            <w:pPr>
              <w:jc w:val="center"/>
            </w:pPr>
            <w:r w:rsidRPr="00CA4B42">
              <w:t>0.007</w:t>
            </w:r>
          </w:p>
        </w:tc>
        <w:tc>
          <w:tcPr>
            <w:tcW w:w="1711" w:type="dxa"/>
            <w:noWrap/>
            <w:hideMark/>
          </w:tcPr>
          <w:p w14:paraId="1C5D54ED" w14:textId="77777777" w:rsidR="00CA4B42" w:rsidRPr="00CA4B42" w:rsidRDefault="00CA4B42" w:rsidP="00CA4B42">
            <w:pPr>
              <w:jc w:val="center"/>
            </w:pPr>
            <w:r w:rsidRPr="00CA4B42">
              <w:t>0.009</w:t>
            </w:r>
          </w:p>
        </w:tc>
        <w:tc>
          <w:tcPr>
            <w:tcW w:w="1508" w:type="dxa"/>
            <w:noWrap/>
            <w:hideMark/>
          </w:tcPr>
          <w:p w14:paraId="438FD8DF" w14:textId="77777777" w:rsidR="00CA4B42" w:rsidRPr="00CA4B42" w:rsidRDefault="00CA4B42" w:rsidP="00CA4B42">
            <w:pPr>
              <w:jc w:val="center"/>
            </w:pPr>
            <w:r w:rsidRPr="00CA4B42">
              <w:t>0.006</w:t>
            </w:r>
          </w:p>
        </w:tc>
      </w:tr>
      <w:tr w:rsidR="00472A62" w:rsidRPr="00CA4B42" w14:paraId="1FF06350" w14:textId="77777777" w:rsidTr="00472A62">
        <w:trPr>
          <w:trHeight w:val="255"/>
        </w:trPr>
        <w:tc>
          <w:tcPr>
            <w:tcW w:w="3134" w:type="dxa"/>
            <w:noWrap/>
            <w:hideMark/>
          </w:tcPr>
          <w:p w14:paraId="3E63158B" w14:textId="77777777" w:rsidR="00CA4B42" w:rsidRPr="00CA4B42" w:rsidRDefault="00CA4B42" w:rsidP="00BB711A">
            <w:r w:rsidRPr="00CA4B42">
              <w:t>famous/</w:t>
            </w:r>
            <w:proofErr w:type="spellStart"/>
            <w:r w:rsidRPr="00CA4B42">
              <w:t>Chvatal.edge</w:t>
            </w:r>
            <w:proofErr w:type="spellEnd"/>
          </w:p>
        </w:tc>
        <w:tc>
          <w:tcPr>
            <w:tcW w:w="1388" w:type="dxa"/>
            <w:noWrap/>
            <w:hideMark/>
          </w:tcPr>
          <w:p w14:paraId="7A3E3CC0" w14:textId="77777777" w:rsidR="00CA4B42" w:rsidRPr="00CA4B42" w:rsidRDefault="00CA4B42" w:rsidP="00CA4B42">
            <w:pPr>
              <w:jc w:val="center"/>
            </w:pPr>
            <w:r w:rsidRPr="00CA4B42">
              <w:t>12</w:t>
            </w:r>
          </w:p>
        </w:tc>
        <w:tc>
          <w:tcPr>
            <w:tcW w:w="1275" w:type="dxa"/>
            <w:noWrap/>
            <w:hideMark/>
          </w:tcPr>
          <w:p w14:paraId="40AD9373" w14:textId="77777777" w:rsidR="00CA4B42" w:rsidRPr="00CA4B42" w:rsidRDefault="00CA4B42" w:rsidP="00CA4B42">
            <w:pPr>
              <w:jc w:val="center"/>
            </w:pPr>
            <w:r w:rsidRPr="00CA4B42">
              <w:t>0.005</w:t>
            </w:r>
          </w:p>
        </w:tc>
        <w:tc>
          <w:tcPr>
            <w:tcW w:w="1711" w:type="dxa"/>
            <w:noWrap/>
            <w:hideMark/>
          </w:tcPr>
          <w:p w14:paraId="5DFE8CCD" w14:textId="77777777" w:rsidR="00CA4B42" w:rsidRPr="00CA4B42" w:rsidRDefault="00CA4B42" w:rsidP="00CA4B42">
            <w:pPr>
              <w:jc w:val="center"/>
            </w:pPr>
            <w:r w:rsidRPr="00CA4B42">
              <w:t>0.005</w:t>
            </w:r>
          </w:p>
        </w:tc>
        <w:tc>
          <w:tcPr>
            <w:tcW w:w="1508" w:type="dxa"/>
            <w:noWrap/>
            <w:hideMark/>
          </w:tcPr>
          <w:p w14:paraId="096C6F24" w14:textId="77777777" w:rsidR="00CA4B42" w:rsidRPr="00CA4B42" w:rsidRDefault="00CA4B42" w:rsidP="00CA4B42">
            <w:pPr>
              <w:jc w:val="center"/>
            </w:pPr>
            <w:r w:rsidRPr="00CA4B42">
              <w:t>0.004</w:t>
            </w:r>
          </w:p>
        </w:tc>
      </w:tr>
      <w:tr w:rsidR="00472A62" w:rsidRPr="00CA4B42" w14:paraId="478C581F" w14:textId="77777777" w:rsidTr="00472A62">
        <w:trPr>
          <w:trHeight w:val="255"/>
        </w:trPr>
        <w:tc>
          <w:tcPr>
            <w:tcW w:w="3134" w:type="dxa"/>
            <w:noWrap/>
            <w:hideMark/>
          </w:tcPr>
          <w:p w14:paraId="641EC67B" w14:textId="77777777" w:rsidR="00CA4B42" w:rsidRPr="00CA4B42" w:rsidRDefault="00CA4B42" w:rsidP="00BB711A">
            <w:r w:rsidRPr="00CA4B42">
              <w:t>famous/</w:t>
            </w:r>
            <w:proofErr w:type="spellStart"/>
            <w:r w:rsidRPr="00CA4B42">
              <w:t>Durer.edge</w:t>
            </w:r>
            <w:proofErr w:type="spellEnd"/>
          </w:p>
        </w:tc>
        <w:tc>
          <w:tcPr>
            <w:tcW w:w="1388" w:type="dxa"/>
            <w:noWrap/>
            <w:hideMark/>
          </w:tcPr>
          <w:p w14:paraId="0BB15566" w14:textId="77777777" w:rsidR="00CA4B42" w:rsidRPr="00CA4B42" w:rsidRDefault="00CA4B42" w:rsidP="00CA4B42">
            <w:pPr>
              <w:jc w:val="center"/>
            </w:pPr>
            <w:r w:rsidRPr="00CA4B42">
              <w:t>12</w:t>
            </w:r>
          </w:p>
        </w:tc>
        <w:tc>
          <w:tcPr>
            <w:tcW w:w="1275" w:type="dxa"/>
            <w:noWrap/>
            <w:hideMark/>
          </w:tcPr>
          <w:p w14:paraId="2D25CF12" w14:textId="77777777" w:rsidR="00CA4B42" w:rsidRPr="00CA4B42" w:rsidRDefault="00CA4B42" w:rsidP="00CA4B42">
            <w:pPr>
              <w:jc w:val="center"/>
            </w:pPr>
            <w:r w:rsidRPr="00CA4B42">
              <w:t>0.007</w:t>
            </w:r>
          </w:p>
        </w:tc>
        <w:tc>
          <w:tcPr>
            <w:tcW w:w="1711" w:type="dxa"/>
            <w:noWrap/>
            <w:hideMark/>
          </w:tcPr>
          <w:p w14:paraId="1E85B50A" w14:textId="77777777" w:rsidR="00CA4B42" w:rsidRPr="00CA4B42" w:rsidRDefault="00CA4B42" w:rsidP="00CA4B42">
            <w:pPr>
              <w:jc w:val="center"/>
            </w:pPr>
            <w:r w:rsidRPr="00CA4B42">
              <w:t>0.004</w:t>
            </w:r>
          </w:p>
        </w:tc>
        <w:tc>
          <w:tcPr>
            <w:tcW w:w="1508" w:type="dxa"/>
            <w:noWrap/>
            <w:hideMark/>
          </w:tcPr>
          <w:p w14:paraId="0A7F0FC3" w14:textId="77777777" w:rsidR="00CA4B42" w:rsidRPr="00CA4B42" w:rsidRDefault="00CA4B42" w:rsidP="00CA4B42">
            <w:pPr>
              <w:jc w:val="center"/>
            </w:pPr>
            <w:r w:rsidRPr="00CA4B42">
              <w:t>0.003</w:t>
            </w:r>
          </w:p>
        </w:tc>
      </w:tr>
      <w:tr w:rsidR="00472A62" w:rsidRPr="00CA4B42" w14:paraId="10D9D26D" w14:textId="77777777" w:rsidTr="00472A62">
        <w:trPr>
          <w:trHeight w:val="255"/>
        </w:trPr>
        <w:tc>
          <w:tcPr>
            <w:tcW w:w="3134" w:type="dxa"/>
            <w:noWrap/>
            <w:hideMark/>
          </w:tcPr>
          <w:p w14:paraId="6E1D8483" w14:textId="77777777" w:rsidR="00CA4B42" w:rsidRPr="00CA4B42" w:rsidRDefault="00CA4B42" w:rsidP="00BB711A">
            <w:r w:rsidRPr="00CA4B42">
              <w:t>famous/</w:t>
            </w:r>
            <w:proofErr w:type="spellStart"/>
            <w:r w:rsidRPr="00CA4B42">
              <w:t>Franklin.edge</w:t>
            </w:r>
            <w:proofErr w:type="spellEnd"/>
          </w:p>
        </w:tc>
        <w:tc>
          <w:tcPr>
            <w:tcW w:w="1388" w:type="dxa"/>
            <w:noWrap/>
            <w:hideMark/>
          </w:tcPr>
          <w:p w14:paraId="7D717AF7" w14:textId="77777777" w:rsidR="00CA4B42" w:rsidRPr="00CA4B42" w:rsidRDefault="00CA4B42" w:rsidP="00CA4B42">
            <w:pPr>
              <w:jc w:val="center"/>
            </w:pPr>
            <w:r w:rsidRPr="00CA4B42">
              <w:t>12</w:t>
            </w:r>
          </w:p>
        </w:tc>
        <w:tc>
          <w:tcPr>
            <w:tcW w:w="1275" w:type="dxa"/>
            <w:noWrap/>
            <w:hideMark/>
          </w:tcPr>
          <w:p w14:paraId="05874CCC" w14:textId="77777777" w:rsidR="00CA4B42" w:rsidRPr="00CA4B42" w:rsidRDefault="00CA4B42" w:rsidP="00CA4B42">
            <w:pPr>
              <w:jc w:val="center"/>
            </w:pPr>
            <w:r w:rsidRPr="00CA4B42">
              <w:t>0.005</w:t>
            </w:r>
          </w:p>
        </w:tc>
        <w:tc>
          <w:tcPr>
            <w:tcW w:w="1711" w:type="dxa"/>
            <w:noWrap/>
            <w:hideMark/>
          </w:tcPr>
          <w:p w14:paraId="3299D35A" w14:textId="77777777" w:rsidR="00CA4B42" w:rsidRPr="00CA4B42" w:rsidRDefault="00CA4B42" w:rsidP="00CA4B42">
            <w:pPr>
              <w:jc w:val="center"/>
            </w:pPr>
            <w:r w:rsidRPr="00CA4B42">
              <w:t>0.003</w:t>
            </w:r>
          </w:p>
        </w:tc>
        <w:tc>
          <w:tcPr>
            <w:tcW w:w="1508" w:type="dxa"/>
            <w:noWrap/>
            <w:hideMark/>
          </w:tcPr>
          <w:p w14:paraId="524DE1BC" w14:textId="77777777" w:rsidR="00CA4B42" w:rsidRPr="00CA4B42" w:rsidRDefault="00CA4B42" w:rsidP="00CA4B42">
            <w:pPr>
              <w:jc w:val="center"/>
            </w:pPr>
            <w:r w:rsidRPr="00CA4B42">
              <w:t>0.002</w:t>
            </w:r>
          </w:p>
        </w:tc>
      </w:tr>
      <w:tr w:rsidR="00472A62" w:rsidRPr="00CA4B42" w14:paraId="195BA62D" w14:textId="77777777" w:rsidTr="00472A62">
        <w:trPr>
          <w:trHeight w:val="255"/>
        </w:trPr>
        <w:tc>
          <w:tcPr>
            <w:tcW w:w="3134" w:type="dxa"/>
            <w:noWrap/>
            <w:hideMark/>
          </w:tcPr>
          <w:p w14:paraId="0F6A4D02" w14:textId="77777777" w:rsidR="00CA4B42" w:rsidRPr="00CA4B42" w:rsidRDefault="00CA4B42" w:rsidP="00BB711A">
            <w:r w:rsidRPr="00CA4B42">
              <w:t>famous/</w:t>
            </w:r>
            <w:proofErr w:type="spellStart"/>
            <w:r w:rsidRPr="00CA4B42">
              <w:t>Frucht.edge</w:t>
            </w:r>
            <w:proofErr w:type="spellEnd"/>
          </w:p>
        </w:tc>
        <w:tc>
          <w:tcPr>
            <w:tcW w:w="1388" w:type="dxa"/>
            <w:noWrap/>
            <w:hideMark/>
          </w:tcPr>
          <w:p w14:paraId="7C18FC0C" w14:textId="77777777" w:rsidR="00CA4B42" w:rsidRPr="00CA4B42" w:rsidRDefault="00CA4B42" w:rsidP="00CA4B42">
            <w:pPr>
              <w:jc w:val="center"/>
            </w:pPr>
            <w:r w:rsidRPr="00CA4B42">
              <w:t>12</w:t>
            </w:r>
          </w:p>
        </w:tc>
        <w:tc>
          <w:tcPr>
            <w:tcW w:w="1275" w:type="dxa"/>
            <w:noWrap/>
            <w:hideMark/>
          </w:tcPr>
          <w:p w14:paraId="658A4CA5" w14:textId="77777777" w:rsidR="00CA4B42" w:rsidRPr="00CA4B42" w:rsidRDefault="00CA4B42" w:rsidP="00CA4B42">
            <w:pPr>
              <w:jc w:val="center"/>
            </w:pPr>
            <w:r w:rsidRPr="00CA4B42">
              <w:t>0.007</w:t>
            </w:r>
          </w:p>
        </w:tc>
        <w:tc>
          <w:tcPr>
            <w:tcW w:w="1711" w:type="dxa"/>
            <w:noWrap/>
            <w:hideMark/>
          </w:tcPr>
          <w:p w14:paraId="05AB528D" w14:textId="77777777" w:rsidR="00CA4B42" w:rsidRPr="00CA4B42" w:rsidRDefault="00CA4B42" w:rsidP="00CA4B42">
            <w:pPr>
              <w:jc w:val="center"/>
            </w:pPr>
            <w:r w:rsidRPr="00CA4B42">
              <w:t>0.005</w:t>
            </w:r>
          </w:p>
        </w:tc>
        <w:tc>
          <w:tcPr>
            <w:tcW w:w="1508" w:type="dxa"/>
            <w:noWrap/>
            <w:hideMark/>
          </w:tcPr>
          <w:p w14:paraId="188AA153" w14:textId="77777777" w:rsidR="00CA4B42" w:rsidRPr="00CA4B42" w:rsidRDefault="00CA4B42" w:rsidP="00CA4B42">
            <w:pPr>
              <w:jc w:val="center"/>
            </w:pPr>
            <w:r w:rsidRPr="00CA4B42">
              <w:t>0.003</w:t>
            </w:r>
          </w:p>
        </w:tc>
      </w:tr>
      <w:tr w:rsidR="00472A62" w:rsidRPr="00CA4B42" w14:paraId="6F396399" w14:textId="77777777" w:rsidTr="00472A62">
        <w:trPr>
          <w:trHeight w:val="255"/>
        </w:trPr>
        <w:tc>
          <w:tcPr>
            <w:tcW w:w="3134" w:type="dxa"/>
            <w:noWrap/>
            <w:hideMark/>
          </w:tcPr>
          <w:p w14:paraId="6C02C896" w14:textId="77777777" w:rsidR="00CA4B42" w:rsidRPr="00CA4B42" w:rsidRDefault="00CA4B42" w:rsidP="00BB711A">
            <w:r w:rsidRPr="00CA4B42">
              <w:lastRenderedPageBreak/>
              <w:t>famous/</w:t>
            </w:r>
            <w:proofErr w:type="spellStart"/>
            <w:r w:rsidRPr="00CA4B42">
              <w:t>Tietze.edge</w:t>
            </w:r>
            <w:proofErr w:type="spellEnd"/>
          </w:p>
        </w:tc>
        <w:tc>
          <w:tcPr>
            <w:tcW w:w="1388" w:type="dxa"/>
            <w:noWrap/>
            <w:hideMark/>
          </w:tcPr>
          <w:p w14:paraId="41D62431" w14:textId="77777777" w:rsidR="00CA4B42" w:rsidRPr="00CA4B42" w:rsidRDefault="00CA4B42" w:rsidP="00CA4B42">
            <w:pPr>
              <w:jc w:val="center"/>
            </w:pPr>
            <w:r w:rsidRPr="00CA4B42">
              <w:t>12</w:t>
            </w:r>
          </w:p>
        </w:tc>
        <w:tc>
          <w:tcPr>
            <w:tcW w:w="1275" w:type="dxa"/>
            <w:noWrap/>
            <w:hideMark/>
          </w:tcPr>
          <w:p w14:paraId="4F3755D3" w14:textId="77777777" w:rsidR="00CA4B42" w:rsidRPr="00CA4B42" w:rsidRDefault="00CA4B42" w:rsidP="00CA4B42">
            <w:pPr>
              <w:jc w:val="center"/>
            </w:pPr>
            <w:r w:rsidRPr="00CA4B42">
              <w:t>0.012</w:t>
            </w:r>
          </w:p>
        </w:tc>
        <w:tc>
          <w:tcPr>
            <w:tcW w:w="1711" w:type="dxa"/>
            <w:noWrap/>
            <w:hideMark/>
          </w:tcPr>
          <w:p w14:paraId="18E45A51" w14:textId="77777777" w:rsidR="00CA4B42" w:rsidRPr="00CA4B42" w:rsidRDefault="00CA4B42" w:rsidP="00CA4B42">
            <w:pPr>
              <w:jc w:val="center"/>
            </w:pPr>
            <w:r w:rsidRPr="00CA4B42">
              <w:t>0.007</w:t>
            </w:r>
          </w:p>
        </w:tc>
        <w:tc>
          <w:tcPr>
            <w:tcW w:w="1508" w:type="dxa"/>
            <w:noWrap/>
            <w:hideMark/>
          </w:tcPr>
          <w:p w14:paraId="0B69A707" w14:textId="77777777" w:rsidR="00CA4B42" w:rsidRPr="00CA4B42" w:rsidRDefault="00CA4B42" w:rsidP="00CA4B42">
            <w:pPr>
              <w:jc w:val="center"/>
            </w:pPr>
            <w:r w:rsidRPr="00CA4B42">
              <w:t>0.002</w:t>
            </w:r>
          </w:p>
        </w:tc>
      </w:tr>
      <w:tr w:rsidR="00472A62" w:rsidRPr="00CA4B42" w14:paraId="329613D0" w14:textId="77777777" w:rsidTr="00472A62">
        <w:trPr>
          <w:trHeight w:val="255"/>
        </w:trPr>
        <w:tc>
          <w:tcPr>
            <w:tcW w:w="3134" w:type="dxa"/>
            <w:noWrap/>
            <w:hideMark/>
          </w:tcPr>
          <w:p w14:paraId="07AEDD4C" w14:textId="77777777" w:rsidR="00CA4B42" w:rsidRPr="00CA4B42" w:rsidRDefault="00CA4B42" w:rsidP="00BB711A">
            <w:r w:rsidRPr="00CA4B42">
              <w:t>famous/</w:t>
            </w:r>
            <w:proofErr w:type="spellStart"/>
            <w:r w:rsidRPr="00CA4B42">
              <w:t>Goldner.edge</w:t>
            </w:r>
            <w:proofErr w:type="spellEnd"/>
          </w:p>
        </w:tc>
        <w:tc>
          <w:tcPr>
            <w:tcW w:w="1388" w:type="dxa"/>
            <w:noWrap/>
            <w:hideMark/>
          </w:tcPr>
          <w:p w14:paraId="5A6C51B3" w14:textId="77777777" w:rsidR="00CA4B42" w:rsidRPr="00CA4B42" w:rsidRDefault="00CA4B42" w:rsidP="00CA4B42">
            <w:pPr>
              <w:jc w:val="center"/>
            </w:pPr>
            <w:r w:rsidRPr="00CA4B42">
              <w:t>11</w:t>
            </w:r>
          </w:p>
        </w:tc>
        <w:tc>
          <w:tcPr>
            <w:tcW w:w="1275" w:type="dxa"/>
            <w:noWrap/>
            <w:hideMark/>
          </w:tcPr>
          <w:p w14:paraId="08871680" w14:textId="77777777" w:rsidR="00CA4B42" w:rsidRPr="00CA4B42" w:rsidRDefault="00CA4B42" w:rsidP="00CA4B42">
            <w:pPr>
              <w:jc w:val="center"/>
            </w:pPr>
            <w:r w:rsidRPr="00CA4B42">
              <w:t>0.002</w:t>
            </w:r>
          </w:p>
        </w:tc>
        <w:tc>
          <w:tcPr>
            <w:tcW w:w="1711" w:type="dxa"/>
            <w:noWrap/>
            <w:hideMark/>
          </w:tcPr>
          <w:p w14:paraId="4176D124" w14:textId="77777777" w:rsidR="00CA4B42" w:rsidRPr="00CA4B42" w:rsidRDefault="00CA4B42" w:rsidP="00CA4B42">
            <w:pPr>
              <w:jc w:val="center"/>
            </w:pPr>
            <w:r w:rsidRPr="00CA4B42">
              <w:t>0.002</w:t>
            </w:r>
          </w:p>
        </w:tc>
        <w:tc>
          <w:tcPr>
            <w:tcW w:w="1508" w:type="dxa"/>
            <w:noWrap/>
            <w:hideMark/>
          </w:tcPr>
          <w:p w14:paraId="0642251A" w14:textId="77777777" w:rsidR="00CA4B42" w:rsidRPr="00CA4B42" w:rsidRDefault="00CA4B42" w:rsidP="00CA4B42">
            <w:pPr>
              <w:jc w:val="center"/>
            </w:pPr>
            <w:r w:rsidRPr="00CA4B42">
              <w:t>0.002</w:t>
            </w:r>
          </w:p>
        </w:tc>
      </w:tr>
      <w:tr w:rsidR="00472A62" w:rsidRPr="00CA4B42" w14:paraId="32DBB48D" w14:textId="77777777" w:rsidTr="00472A62">
        <w:trPr>
          <w:trHeight w:val="255"/>
        </w:trPr>
        <w:tc>
          <w:tcPr>
            <w:tcW w:w="3134" w:type="dxa"/>
            <w:noWrap/>
            <w:hideMark/>
          </w:tcPr>
          <w:p w14:paraId="4282E356" w14:textId="77777777" w:rsidR="00CA4B42" w:rsidRPr="00CA4B42" w:rsidRDefault="00CA4B42" w:rsidP="00BB711A">
            <w:r w:rsidRPr="00CA4B42">
              <w:t>famous/</w:t>
            </w:r>
            <w:proofErr w:type="spellStart"/>
            <w:r w:rsidRPr="00CA4B42">
              <w:t>Grotzsch.edge</w:t>
            </w:r>
            <w:proofErr w:type="spellEnd"/>
          </w:p>
        </w:tc>
        <w:tc>
          <w:tcPr>
            <w:tcW w:w="1388" w:type="dxa"/>
            <w:noWrap/>
            <w:hideMark/>
          </w:tcPr>
          <w:p w14:paraId="32582CBD" w14:textId="77777777" w:rsidR="00CA4B42" w:rsidRPr="00CA4B42" w:rsidRDefault="00CA4B42" w:rsidP="00CA4B42">
            <w:pPr>
              <w:jc w:val="center"/>
            </w:pPr>
            <w:r w:rsidRPr="00CA4B42">
              <w:t>11</w:t>
            </w:r>
          </w:p>
        </w:tc>
        <w:tc>
          <w:tcPr>
            <w:tcW w:w="1275" w:type="dxa"/>
            <w:noWrap/>
            <w:hideMark/>
          </w:tcPr>
          <w:p w14:paraId="7BB927F9" w14:textId="77777777" w:rsidR="00CA4B42" w:rsidRPr="00CA4B42" w:rsidRDefault="00CA4B42" w:rsidP="00CA4B42">
            <w:pPr>
              <w:jc w:val="center"/>
            </w:pPr>
            <w:r w:rsidRPr="00CA4B42">
              <w:t>0.003</w:t>
            </w:r>
          </w:p>
        </w:tc>
        <w:tc>
          <w:tcPr>
            <w:tcW w:w="1711" w:type="dxa"/>
            <w:noWrap/>
            <w:hideMark/>
          </w:tcPr>
          <w:p w14:paraId="093F6915" w14:textId="77777777" w:rsidR="00CA4B42" w:rsidRPr="00CA4B42" w:rsidRDefault="00CA4B42" w:rsidP="00CA4B42">
            <w:pPr>
              <w:jc w:val="center"/>
            </w:pPr>
            <w:r w:rsidRPr="00CA4B42">
              <w:t>0.003</w:t>
            </w:r>
          </w:p>
        </w:tc>
        <w:tc>
          <w:tcPr>
            <w:tcW w:w="1508" w:type="dxa"/>
            <w:noWrap/>
            <w:hideMark/>
          </w:tcPr>
          <w:p w14:paraId="60AEF436" w14:textId="77777777" w:rsidR="00CA4B42" w:rsidRPr="00CA4B42" w:rsidRDefault="00CA4B42" w:rsidP="00CA4B42">
            <w:pPr>
              <w:jc w:val="center"/>
            </w:pPr>
            <w:r w:rsidRPr="00CA4B42">
              <w:t>0.002</w:t>
            </w:r>
          </w:p>
        </w:tc>
      </w:tr>
      <w:tr w:rsidR="00472A62" w:rsidRPr="00CA4B42" w14:paraId="63669AA9" w14:textId="77777777" w:rsidTr="00472A62">
        <w:trPr>
          <w:trHeight w:val="255"/>
        </w:trPr>
        <w:tc>
          <w:tcPr>
            <w:tcW w:w="3134" w:type="dxa"/>
            <w:noWrap/>
            <w:hideMark/>
          </w:tcPr>
          <w:p w14:paraId="31AA6582" w14:textId="77777777" w:rsidR="00CA4B42" w:rsidRPr="00CA4B42" w:rsidRDefault="00CA4B42" w:rsidP="00BB711A">
            <w:r w:rsidRPr="00CA4B42">
              <w:t>famous/</w:t>
            </w:r>
            <w:proofErr w:type="spellStart"/>
            <w:r w:rsidRPr="00CA4B42">
              <w:t>Herschel.edge</w:t>
            </w:r>
            <w:proofErr w:type="spellEnd"/>
          </w:p>
        </w:tc>
        <w:tc>
          <w:tcPr>
            <w:tcW w:w="1388" w:type="dxa"/>
            <w:noWrap/>
            <w:hideMark/>
          </w:tcPr>
          <w:p w14:paraId="7104EF5C" w14:textId="77777777" w:rsidR="00CA4B42" w:rsidRPr="00CA4B42" w:rsidRDefault="00CA4B42" w:rsidP="00CA4B42">
            <w:pPr>
              <w:jc w:val="center"/>
            </w:pPr>
            <w:r w:rsidRPr="00CA4B42">
              <w:t>11</w:t>
            </w:r>
          </w:p>
        </w:tc>
        <w:tc>
          <w:tcPr>
            <w:tcW w:w="1275" w:type="dxa"/>
            <w:noWrap/>
            <w:hideMark/>
          </w:tcPr>
          <w:p w14:paraId="655F9308" w14:textId="77777777" w:rsidR="00CA4B42" w:rsidRPr="00CA4B42" w:rsidRDefault="00CA4B42" w:rsidP="00CA4B42">
            <w:pPr>
              <w:jc w:val="center"/>
            </w:pPr>
            <w:r w:rsidRPr="00CA4B42">
              <w:t>0.003</w:t>
            </w:r>
          </w:p>
        </w:tc>
        <w:tc>
          <w:tcPr>
            <w:tcW w:w="1711" w:type="dxa"/>
            <w:noWrap/>
            <w:hideMark/>
          </w:tcPr>
          <w:p w14:paraId="1E98886E" w14:textId="77777777" w:rsidR="00CA4B42" w:rsidRPr="00CA4B42" w:rsidRDefault="00CA4B42" w:rsidP="00CA4B42">
            <w:pPr>
              <w:jc w:val="center"/>
            </w:pPr>
            <w:r w:rsidRPr="00CA4B42">
              <w:t>0.002</w:t>
            </w:r>
          </w:p>
        </w:tc>
        <w:tc>
          <w:tcPr>
            <w:tcW w:w="1508" w:type="dxa"/>
            <w:noWrap/>
            <w:hideMark/>
          </w:tcPr>
          <w:p w14:paraId="5CB6945D" w14:textId="77777777" w:rsidR="00CA4B42" w:rsidRPr="00CA4B42" w:rsidRDefault="00CA4B42" w:rsidP="00CA4B42">
            <w:pPr>
              <w:jc w:val="center"/>
            </w:pPr>
            <w:r w:rsidRPr="00CA4B42">
              <w:t>0.002</w:t>
            </w:r>
          </w:p>
        </w:tc>
      </w:tr>
      <w:tr w:rsidR="00472A62" w:rsidRPr="00CA4B42" w14:paraId="736FC7F2" w14:textId="77777777" w:rsidTr="00472A62">
        <w:trPr>
          <w:trHeight w:val="255"/>
        </w:trPr>
        <w:tc>
          <w:tcPr>
            <w:tcW w:w="3134" w:type="dxa"/>
            <w:noWrap/>
            <w:hideMark/>
          </w:tcPr>
          <w:p w14:paraId="72482E4B" w14:textId="77777777" w:rsidR="00CA4B42" w:rsidRPr="00CA4B42" w:rsidRDefault="00CA4B42" w:rsidP="00BB711A">
            <w:r w:rsidRPr="00CA4B42">
              <w:t>famous/</w:t>
            </w:r>
            <w:proofErr w:type="spellStart"/>
            <w:r w:rsidRPr="00CA4B42">
              <w:t>Petersen.edge</w:t>
            </w:r>
            <w:proofErr w:type="spellEnd"/>
          </w:p>
        </w:tc>
        <w:tc>
          <w:tcPr>
            <w:tcW w:w="1388" w:type="dxa"/>
            <w:noWrap/>
            <w:hideMark/>
          </w:tcPr>
          <w:p w14:paraId="5624D879" w14:textId="77777777" w:rsidR="00CA4B42" w:rsidRPr="00CA4B42" w:rsidRDefault="00CA4B42" w:rsidP="00CA4B42">
            <w:pPr>
              <w:jc w:val="center"/>
            </w:pPr>
            <w:r w:rsidRPr="00CA4B42">
              <w:t>10</w:t>
            </w:r>
          </w:p>
        </w:tc>
        <w:tc>
          <w:tcPr>
            <w:tcW w:w="1275" w:type="dxa"/>
            <w:noWrap/>
            <w:hideMark/>
          </w:tcPr>
          <w:p w14:paraId="5E918314" w14:textId="77777777" w:rsidR="00CA4B42" w:rsidRPr="00CA4B42" w:rsidRDefault="00CA4B42" w:rsidP="00CA4B42">
            <w:pPr>
              <w:jc w:val="center"/>
            </w:pPr>
            <w:r w:rsidRPr="00CA4B42">
              <w:t>0.004</w:t>
            </w:r>
          </w:p>
        </w:tc>
        <w:tc>
          <w:tcPr>
            <w:tcW w:w="1711" w:type="dxa"/>
            <w:noWrap/>
            <w:hideMark/>
          </w:tcPr>
          <w:p w14:paraId="0F5E9067" w14:textId="77777777" w:rsidR="00CA4B42" w:rsidRPr="00CA4B42" w:rsidRDefault="00CA4B42" w:rsidP="00CA4B42">
            <w:pPr>
              <w:jc w:val="center"/>
            </w:pPr>
            <w:r w:rsidRPr="00CA4B42">
              <w:t>0.005</w:t>
            </w:r>
          </w:p>
        </w:tc>
        <w:tc>
          <w:tcPr>
            <w:tcW w:w="1508" w:type="dxa"/>
            <w:noWrap/>
            <w:hideMark/>
          </w:tcPr>
          <w:p w14:paraId="39D675BE" w14:textId="77777777" w:rsidR="00CA4B42" w:rsidRPr="00CA4B42" w:rsidRDefault="00CA4B42" w:rsidP="00CA4B42">
            <w:pPr>
              <w:jc w:val="center"/>
            </w:pPr>
            <w:r w:rsidRPr="00CA4B42">
              <w:t>0.002</w:t>
            </w:r>
          </w:p>
        </w:tc>
      </w:tr>
      <w:tr w:rsidR="00472A62" w:rsidRPr="00CA4B42" w14:paraId="6CFD9B6B" w14:textId="77777777" w:rsidTr="00472A62">
        <w:trPr>
          <w:trHeight w:val="255"/>
        </w:trPr>
        <w:tc>
          <w:tcPr>
            <w:tcW w:w="3134" w:type="dxa"/>
            <w:noWrap/>
            <w:hideMark/>
          </w:tcPr>
          <w:p w14:paraId="22568B86" w14:textId="77777777" w:rsidR="00CA4B42" w:rsidRPr="00CA4B42" w:rsidRDefault="00CA4B42" w:rsidP="00BB711A">
            <w:r w:rsidRPr="00CA4B42">
              <w:t>famous/3x3-grid.edge</w:t>
            </w:r>
          </w:p>
        </w:tc>
        <w:tc>
          <w:tcPr>
            <w:tcW w:w="1388" w:type="dxa"/>
            <w:noWrap/>
            <w:hideMark/>
          </w:tcPr>
          <w:p w14:paraId="6D3349DA" w14:textId="77777777" w:rsidR="00CA4B42" w:rsidRPr="00CA4B42" w:rsidRDefault="00CA4B42" w:rsidP="00CA4B42">
            <w:pPr>
              <w:jc w:val="center"/>
            </w:pPr>
            <w:r w:rsidRPr="00CA4B42">
              <w:t>9</w:t>
            </w:r>
          </w:p>
        </w:tc>
        <w:tc>
          <w:tcPr>
            <w:tcW w:w="1275" w:type="dxa"/>
            <w:noWrap/>
            <w:hideMark/>
          </w:tcPr>
          <w:p w14:paraId="63A5168C" w14:textId="77777777" w:rsidR="00CA4B42" w:rsidRPr="00CA4B42" w:rsidRDefault="00CA4B42" w:rsidP="00CA4B42">
            <w:pPr>
              <w:jc w:val="center"/>
            </w:pPr>
            <w:r w:rsidRPr="00CA4B42">
              <w:t>0.002</w:t>
            </w:r>
          </w:p>
        </w:tc>
        <w:tc>
          <w:tcPr>
            <w:tcW w:w="1711" w:type="dxa"/>
            <w:noWrap/>
            <w:hideMark/>
          </w:tcPr>
          <w:p w14:paraId="4F5ED77E" w14:textId="77777777" w:rsidR="00CA4B42" w:rsidRPr="00CA4B42" w:rsidRDefault="00CA4B42" w:rsidP="00CA4B42">
            <w:pPr>
              <w:jc w:val="center"/>
            </w:pPr>
            <w:r w:rsidRPr="00CA4B42">
              <w:t>0.003</w:t>
            </w:r>
          </w:p>
        </w:tc>
        <w:tc>
          <w:tcPr>
            <w:tcW w:w="1508" w:type="dxa"/>
            <w:noWrap/>
            <w:hideMark/>
          </w:tcPr>
          <w:p w14:paraId="047DE66D" w14:textId="77777777" w:rsidR="00CA4B42" w:rsidRPr="00CA4B42" w:rsidRDefault="00CA4B42" w:rsidP="00CA4B42">
            <w:pPr>
              <w:jc w:val="center"/>
            </w:pPr>
            <w:r w:rsidRPr="00CA4B42">
              <w:t>0.002</w:t>
            </w:r>
          </w:p>
        </w:tc>
      </w:tr>
      <w:tr w:rsidR="00472A62" w:rsidRPr="00CA4B42" w14:paraId="5EE8C20F" w14:textId="77777777" w:rsidTr="00472A62">
        <w:trPr>
          <w:trHeight w:val="255"/>
        </w:trPr>
        <w:tc>
          <w:tcPr>
            <w:tcW w:w="3134" w:type="dxa"/>
            <w:noWrap/>
            <w:hideMark/>
          </w:tcPr>
          <w:p w14:paraId="58403E12" w14:textId="77777777" w:rsidR="00CA4B42" w:rsidRPr="00CA4B42" w:rsidRDefault="00CA4B42" w:rsidP="00BB711A">
            <w:r w:rsidRPr="00CA4B42">
              <w:t>famous/</w:t>
            </w:r>
            <w:proofErr w:type="spellStart"/>
            <w:r w:rsidRPr="00CA4B42">
              <w:t>Pmin.edge</w:t>
            </w:r>
            <w:proofErr w:type="spellEnd"/>
          </w:p>
        </w:tc>
        <w:tc>
          <w:tcPr>
            <w:tcW w:w="1388" w:type="dxa"/>
            <w:noWrap/>
            <w:hideMark/>
          </w:tcPr>
          <w:p w14:paraId="339A2F74" w14:textId="77777777" w:rsidR="00CA4B42" w:rsidRPr="00CA4B42" w:rsidRDefault="00CA4B42" w:rsidP="00CA4B42">
            <w:pPr>
              <w:jc w:val="center"/>
            </w:pPr>
            <w:r w:rsidRPr="00CA4B42">
              <w:t>9</w:t>
            </w:r>
          </w:p>
        </w:tc>
        <w:tc>
          <w:tcPr>
            <w:tcW w:w="1275" w:type="dxa"/>
            <w:noWrap/>
            <w:hideMark/>
          </w:tcPr>
          <w:p w14:paraId="3D1B32BB" w14:textId="77777777" w:rsidR="00CA4B42" w:rsidRPr="00CA4B42" w:rsidRDefault="00CA4B42" w:rsidP="00CA4B42">
            <w:pPr>
              <w:jc w:val="center"/>
            </w:pPr>
            <w:r w:rsidRPr="00CA4B42">
              <w:t>0.004</w:t>
            </w:r>
          </w:p>
        </w:tc>
        <w:tc>
          <w:tcPr>
            <w:tcW w:w="1711" w:type="dxa"/>
            <w:noWrap/>
            <w:hideMark/>
          </w:tcPr>
          <w:p w14:paraId="5776159C" w14:textId="77777777" w:rsidR="00CA4B42" w:rsidRPr="00CA4B42" w:rsidRDefault="00CA4B42" w:rsidP="00CA4B42">
            <w:pPr>
              <w:jc w:val="center"/>
            </w:pPr>
            <w:r w:rsidRPr="00CA4B42">
              <w:t>0.004</w:t>
            </w:r>
          </w:p>
        </w:tc>
        <w:tc>
          <w:tcPr>
            <w:tcW w:w="1508" w:type="dxa"/>
            <w:noWrap/>
            <w:hideMark/>
          </w:tcPr>
          <w:p w14:paraId="6827EE2A" w14:textId="77777777" w:rsidR="00CA4B42" w:rsidRPr="00CA4B42" w:rsidRDefault="00CA4B42" w:rsidP="00CA4B42">
            <w:pPr>
              <w:jc w:val="center"/>
            </w:pPr>
            <w:r w:rsidRPr="00CA4B42">
              <w:t>0.001</w:t>
            </w:r>
          </w:p>
        </w:tc>
      </w:tr>
      <w:tr w:rsidR="00472A62" w:rsidRPr="00CA4B42" w14:paraId="70B1CE27" w14:textId="77777777" w:rsidTr="00472A62">
        <w:trPr>
          <w:trHeight w:val="255"/>
        </w:trPr>
        <w:tc>
          <w:tcPr>
            <w:tcW w:w="3134" w:type="dxa"/>
            <w:noWrap/>
            <w:hideMark/>
          </w:tcPr>
          <w:p w14:paraId="22699C82" w14:textId="77777777" w:rsidR="00CA4B42" w:rsidRPr="00CA4B42" w:rsidRDefault="00CA4B42" w:rsidP="00BB711A">
            <w:r w:rsidRPr="00CA4B42">
              <w:t>famous/</w:t>
            </w:r>
            <w:proofErr w:type="spellStart"/>
            <w:r w:rsidRPr="00CA4B42">
              <w:t>Wagner.edge</w:t>
            </w:r>
            <w:proofErr w:type="spellEnd"/>
          </w:p>
        </w:tc>
        <w:tc>
          <w:tcPr>
            <w:tcW w:w="1388" w:type="dxa"/>
            <w:noWrap/>
            <w:hideMark/>
          </w:tcPr>
          <w:p w14:paraId="48A5DFA6" w14:textId="77777777" w:rsidR="00CA4B42" w:rsidRPr="00CA4B42" w:rsidRDefault="00CA4B42" w:rsidP="00CA4B42">
            <w:pPr>
              <w:jc w:val="center"/>
            </w:pPr>
            <w:r w:rsidRPr="00CA4B42">
              <w:t>8</w:t>
            </w:r>
          </w:p>
        </w:tc>
        <w:tc>
          <w:tcPr>
            <w:tcW w:w="1275" w:type="dxa"/>
            <w:noWrap/>
            <w:hideMark/>
          </w:tcPr>
          <w:p w14:paraId="1E81B488" w14:textId="77777777" w:rsidR="00CA4B42" w:rsidRPr="00CA4B42" w:rsidRDefault="00CA4B42" w:rsidP="00CA4B42">
            <w:pPr>
              <w:jc w:val="center"/>
            </w:pPr>
            <w:r w:rsidRPr="00CA4B42">
              <w:t>0.003</w:t>
            </w:r>
          </w:p>
        </w:tc>
        <w:tc>
          <w:tcPr>
            <w:tcW w:w="1711" w:type="dxa"/>
            <w:noWrap/>
            <w:hideMark/>
          </w:tcPr>
          <w:p w14:paraId="70F774FC" w14:textId="77777777" w:rsidR="00CA4B42" w:rsidRPr="00CA4B42" w:rsidRDefault="00CA4B42" w:rsidP="00CA4B42">
            <w:pPr>
              <w:jc w:val="center"/>
            </w:pPr>
            <w:r w:rsidRPr="00CA4B42">
              <w:t>0.003</w:t>
            </w:r>
          </w:p>
        </w:tc>
        <w:tc>
          <w:tcPr>
            <w:tcW w:w="1508" w:type="dxa"/>
            <w:noWrap/>
            <w:hideMark/>
          </w:tcPr>
          <w:p w14:paraId="604FCE7F" w14:textId="77777777" w:rsidR="00CA4B42" w:rsidRPr="00CA4B42" w:rsidRDefault="00CA4B42" w:rsidP="00CA4B42">
            <w:pPr>
              <w:jc w:val="center"/>
            </w:pPr>
            <w:r w:rsidRPr="00CA4B42">
              <w:t>0.001</w:t>
            </w:r>
          </w:p>
        </w:tc>
      </w:tr>
      <w:tr w:rsidR="00472A62" w:rsidRPr="00CA4B42" w14:paraId="40174C52" w14:textId="77777777" w:rsidTr="00472A62">
        <w:trPr>
          <w:trHeight w:val="255"/>
        </w:trPr>
        <w:tc>
          <w:tcPr>
            <w:tcW w:w="3134" w:type="dxa"/>
            <w:noWrap/>
            <w:hideMark/>
          </w:tcPr>
          <w:p w14:paraId="703E9D36" w14:textId="77777777" w:rsidR="00CA4B42" w:rsidRPr="00CA4B42" w:rsidRDefault="00CA4B42" w:rsidP="00BB711A">
            <w:r w:rsidRPr="00CA4B42">
              <w:t>famous/</w:t>
            </w:r>
            <w:proofErr w:type="spellStart"/>
            <w:r w:rsidRPr="00CA4B42">
              <w:t>Moser.edge</w:t>
            </w:r>
            <w:proofErr w:type="spellEnd"/>
          </w:p>
        </w:tc>
        <w:tc>
          <w:tcPr>
            <w:tcW w:w="1388" w:type="dxa"/>
            <w:noWrap/>
            <w:hideMark/>
          </w:tcPr>
          <w:p w14:paraId="2D2201F3" w14:textId="77777777" w:rsidR="00CA4B42" w:rsidRPr="00CA4B42" w:rsidRDefault="00CA4B42" w:rsidP="00CA4B42">
            <w:pPr>
              <w:jc w:val="center"/>
            </w:pPr>
            <w:r w:rsidRPr="00CA4B42">
              <w:t>7</w:t>
            </w:r>
          </w:p>
        </w:tc>
        <w:tc>
          <w:tcPr>
            <w:tcW w:w="1275" w:type="dxa"/>
            <w:noWrap/>
            <w:hideMark/>
          </w:tcPr>
          <w:p w14:paraId="0CB19F52" w14:textId="77777777" w:rsidR="00CA4B42" w:rsidRPr="00CA4B42" w:rsidRDefault="00CA4B42" w:rsidP="00CA4B42">
            <w:pPr>
              <w:jc w:val="center"/>
            </w:pPr>
            <w:r w:rsidRPr="00CA4B42">
              <w:t>0.002</w:t>
            </w:r>
          </w:p>
        </w:tc>
        <w:tc>
          <w:tcPr>
            <w:tcW w:w="1711" w:type="dxa"/>
            <w:noWrap/>
            <w:hideMark/>
          </w:tcPr>
          <w:p w14:paraId="1539D0AD" w14:textId="77777777" w:rsidR="00CA4B42" w:rsidRPr="00CA4B42" w:rsidRDefault="00CA4B42" w:rsidP="00CA4B42">
            <w:pPr>
              <w:jc w:val="center"/>
            </w:pPr>
            <w:r w:rsidRPr="00CA4B42">
              <w:t>0.003</w:t>
            </w:r>
          </w:p>
        </w:tc>
        <w:tc>
          <w:tcPr>
            <w:tcW w:w="1508" w:type="dxa"/>
            <w:noWrap/>
            <w:hideMark/>
          </w:tcPr>
          <w:p w14:paraId="6607460D" w14:textId="77777777" w:rsidR="00CA4B42" w:rsidRPr="00CA4B42" w:rsidRDefault="00CA4B42" w:rsidP="00CA4B42">
            <w:pPr>
              <w:jc w:val="center"/>
            </w:pPr>
            <w:r w:rsidRPr="00CA4B42">
              <w:t>0.001</w:t>
            </w:r>
          </w:p>
        </w:tc>
      </w:tr>
      <w:tr w:rsidR="00472A62" w:rsidRPr="00CA4B42" w14:paraId="6CB2A4E9" w14:textId="77777777" w:rsidTr="00472A62">
        <w:trPr>
          <w:trHeight w:val="255"/>
        </w:trPr>
        <w:tc>
          <w:tcPr>
            <w:tcW w:w="3134" w:type="dxa"/>
            <w:noWrap/>
            <w:hideMark/>
          </w:tcPr>
          <w:p w14:paraId="58D7B955" w14:textId="77777777" w:rsidR="00CA4B42" w:rsidRPr="00CA4B42" w:rsidRDefault="00CA4B42" w:rsidP="00BB711A">
            <w:r w:rsidRPr="00CA4B42">
              <w:t>famous/</w:t>
            </w:r>
            <w:proofErr w:type="spellStart"/>
            <w:r w:rsidRPr="00CA4B42">
              <w:t>Prism.edge</w:t>
            </w:r>
            <w:proofErr w:type="spellEnd"/>
          </w:p>
        </w:tc>
        <w:tc>
          <w:tcPr>
            <w:tcW w:w="1388" w:type="dxa"/>
            <w:noWrap/>
            <w:hideMark/>
          </w:tcPr>
          <w:p w14:paraId="66EDE005" w14:textId="77777777" w:rsidR="00CA4B42" w:rsidRPr="00CA4B42" w:rsidRDefault="00CA4B42" w:rsidP="00CA4B42">
            <w:pPr>
              <w:jc w:val="center"/>
            </w:pPr>
            <w:r w:rsidRPr="00CA4B42">
              <w:t>6</w:t>
            </w:r>
          </w:p>
        </w:tc>
        <w:tc>
          <w:tcPr>
            <w:tcW w:w="1275" w:type="dxa"/>
            <w:noWrap/>
            <w:hideMark/>
          </w:tcPr>
          <w:p w14:paraId="4EB82078" w14:textId="77777777" w:rsidR="00CA4B42" w:rsidRPr="00CA4B42" w:rsidRDefault="00CA4B42" w:rsidP="00CA4B42">
            <w:pPr>
              <w:jc w:val="center"/>
            </w:pPr>
            <w:r w:rsidRPr="00CA4B42">
              <w:t>0.001</w:t>
            </w:r>
          </w:p>
        </w:tc>
        <w:tc>
          <w:tcPr>
            <w:tcW w:w="1711" w:type="dxa"/>
            <w:noWrap/>
            <w:hideMark/>
          </w:tcPr>
          <w:p w14:paraId="08C270B7" w14:textId="77777777" w:rsidR="00CA4B42" w:rsidRPr="00CA4B42" w:rsidRDefault="00CA4B42" w:rsidP="00CA4B42">
            <w:pPr>
              <w:jc w:val="center"/>
            </w:pPr>
            <w:r w:rsidRPr="00CA4B42">
              <w:t>0.003</w:t>
            </w:r>
          </w:p>
        </w:tc>
        <w:tc>
          <w:tcPr>
            <w:tcW w:w="1508" w:type="dxa"/>
            <w:noWrap/>
            <w:hideMark/>
          </w:tcPr>
          <w:p w14:paraId="266ADD25" w14:textId="77777777" w:rsidR="00CA4B42" w:rsidRPr="00CA4B42" w:rsidRDefault="00CA4B42" w:rsidP="00CA4B42">
            <w:pPr>
              <w:jc w:val="center"/>
            </w:pPr>
            <w:r w:rsidRPr="00CA4B42">
              <w:t>0.001</w:t>
            </w:r>
          </w:p>
        </w:tc>
      </w:tr>
      <w:tr w:rsidR="00472A62" w:rsidRPr="00CA4B42" w14:paraId="4FCA7135" w14:textId="77777777" w:rsidTr="00472A62">
        <w:trPr>
          <w:trHeight w:val="255"/>
        </w:trPr>
        <w:tc>
          <w:tcPr>
            <w:tcW w:w="3134" w:type="dxa"/>
            <w:noWrap/>
            <w:hideMark/>
          </w:tcPr>
          <w:p w14:paraId="1C6D81FF" w14:textId="77777777" w:rsidR="00CA4B42" w:rsidRPr="00CA4B42" w:rsidRDefault="00CA4B42" w:rsidP="00BB711A">
            <w:r w:rsidRPr="00CA4B42">
              <w:t>famous/</w:t>
            </w:r>
            <w:proofErr w:type="spellStart"/>
            <w:r w:rsidRPr="00CA4B42">
              <w:t>Bull.edge</w:t>
            </w:r>
            <w:proofErr w:type="spellEnd"/>
          </w:p>
        </w:tc>
        <w:tc>
          <w:tcPr>
            <w:tcW w:w="1388" w:type="dxa"/>
            <w:noWrap/>
            <w:hideMark/>
          </w:tcPr>
          <w:p w14:paraId="3020D726" w14:textId="77777777" w:rsidR="00CA4B42" w:rsidRPr="00CA4B42" w:rsidRDefault="00CA4B42" w:rsidP="00CA4B42">
            <w:pPr>
              <w:jc w:val="center"/>
            </w:pPr>
            <w:r w:rsidRPr="00CA4B42">
              <w:t>5</w:t>
            </w:r>
          </w:p>
        </w:tc>
        <w:tc>
          <w:tcPr>
            <w:tcW w:w="1275" w:type="dxa"/>
            <w:noWrap/>
            <w:hideMark/>
          </w:tcPr>
          <w:p w14:paraId="76EA9987" w14:textId="77777777" w:rsidR="00CA4B42" w:rsidRPr="00CA4B42" w:rsidRDefault="00CA4B42" w:rsidP="00CA4B42">
            <w:pPr>
              <w:jc w:val="center"/>
            </w:pPr>
            <w:r w:rsidRPr="00CA4B42">
              <w:t>0.001</w:t>
            </w:r>
          </w:p>
        </w:tc>
        <w:tc>
          <w:tcPr>
            <w:tcW w:w="1711" w:type="dxa"/>
            <w:noWrap/>
            <w:hideMark/>
          </w:tcPr>
          <w:p w14:paraId="2110D03F" w14:textId="77777777" w:rsidR="00CA4B42" w:rsidRPr="00CA4B42" w:rsidRDefault="00CA4B42" w:rsidP="00CA4B42">
            <w:pPr>
              <w:jc w:val="center"/>
            </w:pPr>
            <w:r w:rsidRPr="00CA4B42">
              <w:t>0.001</w:t>
            </w:r>
          </w:p>
        </w:tc>
        <w:tc>
          <w:tcPr>
            <w:tcW w:w="1508" w:type="dxa"/>
            <w:noWrap/>
            <w:hideMark/>
          </w:tcPr>
          <w:p w14:paraId="1D11D2A3" w14:textId="77777777" w:rsidR="00CA4B42" w:rsidRPr="00CA4B42" w:rsidRDefault="00CA4B42" w:rsidP="00CA4B42">
            <w:pPr>
              <w:jc w:val="center"/>
            </w:pPr>
            <w:r w:rsidRPr="00CA4B42">
              <w:t>0.000</w:t>
            </w:r>
          </w:p>
        </w:tc>
      </w:tr>
      <w:tr w:rsidR="00472A62" w:rsidRPr="00CA4B42" w14:paraId="298FFADC" w14:textId="77777777" w:rsidTr="00472A62">
        <w:trPr>
          <w:trHeight w:val="255"/>
        </w:trPr>
        <w:tc>
          <w:tcPr>
            <w:tcW w:w="3134" w:type="dxa"/>
            <w:noWrap/>
            <w:hideMark/>
          </w:tcPr>
          <w:p w14:paraId="2465EEB9" w14:textId="77777777" w:rsidR="00CA4B42" w:rsidRPr="00CA4B42" w:rsidRDefault="00CA4B42" w:rsidP="00BB711A">
            <w:r w:rsidRPr="00CA4B42">
              <w:t>famous/</w:t>
            </w:r>
            <w:proofErr w:type="spellStart"/>
            <w:r w:rsidRPr="00CA4B42">
              <w:t>Butterfly.edge</w:t>
            </w:r>
            <w:proofErr w:type="spellEnd"/>
          </w:p>
        </w:tc>
        <w:tc>
          <w:tcPr>
            <w:tcW w:w="1388" w:type="dxa"/>
            <w:noWrap/>
            <w:hideMark/>
          </w:tcPr>
          <w:p w14:paraId="7583FB55" w14:textId="77777777" w:rsidR="00CA4B42" w:rsidRPr="00CA4B42" w:rsidRDefault="00CA4B42" w:rsidP="00CA4B42">
            <w:pPr>
              <w:jc w:val="center"/>
            </w:pPr>
            <w:r w:rsidRPr="00CA4B42">
              <w:t>5</w:t>
            </w:r>
          </w:p>
        </w:tc>
        <w:tc>
          <w:tcPr>
            <w:tcW w:w="1275" w:type="dxa"/>
            <w:noWrap/>
            <w:hideMark/>
          </w:tcPr>
          <w:p w14:paraId="634DDAB2" w14:textId="77777777" w:rsidR="00CA4B42" w:rsidRPr="00CA4B42" w:rsidRDefault="00CA4B42" w:rsidP="00CA4B42">
            <w:pPr>
              <w:jc w:val="center"/>
            </w:pPr>
            <w:r w:rsidRPr="00CA4B42">
              <w:t>0.001</w:t>
            </w:r>
          </w:p>
        </w:tc>
        <w:tc>
          <w:tcPr>
            <w:tcW w:w="1711" w:type="dxa"/>
            <w:noWrap/>
            <w:hideMark/>
          </w:tcPr>
          <w:p w14:paraId="3CCBD161" w14:textId="77777777" w:rsidR="00CA4B42" w:rsidRPr="00CA4B42" w:rsidRDefault="00CA4B42" w:rsidP="00CA4B42">
            <w:pPr>
              <w:jc w:val="center"/>
            </w:pPr>
            <w:r w:rsidRPr="00CA4B42">
              <w:t>0.002</w:t>
            </w:r>
          </w:p>
        </w:tc>
        <w:tc>
          <w:tcPr>
            <w:tcW w:w="1508" w:type="dxa"/>
            <w:noWrap/>
            <w:hideMark/>
          </w:tcPr>
          <w:p w14:paraId="722C5399" w14:textId="77777777" w:rsidR="00CA4B42" w:rsidRPr="00CA4B42" w:rsidRDefault="00CA4B42" w:rsidP="00CA4B42">
            <w:pPr>
              <w:jc w:val="center"/>
            </w:pPr>
            <w:r w:rsidRPr="00CA4B42">
              <w:t>0.000</w:t>
            </w:r>
          </w:p>
        </w:tc>
      </w:tr>
      <w:tr w:rsidR="00472A62" w:rsidRPr="00CA4B42" w14:paraId="328FED6A" w14:textId="77777777" w:rsidTr="00472A62">
        <w:trPr>
          <w:trHeight w:val="255"/>
        </w:trPr>
        <w:tc>
          <w:tcPr>
            <w:tcW w:w="3134" w:type="dxa"/>
            <w:noWrap/>
            <w:hideMark/>
          </w:tcPr>
          <w:p w14:paraId="1397A184" w14:textId="77777777" w:rsidR="00CA4B42" w:rsidRPr="00CA4B42" w:rsidRDefault="00CA4B42" w:rsidP="00BB711A">
            <w:r w:rsidRPr="00CA4B42">
              <w:t>famous/</w:t>
            </w:r>
            <w:proofErr w:type="spellStart"/>
            <w:r w:rsidRPr="00CA4B42">
              <w:t>Diamond.edge</w:t>
            </w:r>
            <w:proofErr w:type="spellEnd"/>
          </w:p>
        </w:tc>
        <w:tc>
          <w:tcPr>
            <w:tcW w:w="1388" w:type="dxa"/>
            <w:noWrap/>
            <w:hideMark/>
          </w:tcPr>
          <w:p w14:paraId="3B1C0564" w14:textId="77777777" w:rsidR="00CA4B42" w:rsidRPr="00CA4B42" w:rsidRDefault="00CA4B42" w:rsidP="00CA4B42">
            <w:pPr>
              <w:jc w:val="center"/>
            </w:pPr>
            <w:r w:rsidRPr="00CA4B42">
              <w:t>4</w:t>
            </w:r>
          </w:p>
        </w:tc>
        <w:tc>
          <w:tcPr>
            <w:tcW w:w="1275" w:type="dxa"/>
            <w:noWrap/>
            <w:hideMark/>
          </w:tcPr>
          <w:p w14:paraId="3D07AF43" w14:textId="77777777" w:rsidR="00CA4B42" w:rsidRPr="00CA4B42" w:rsidRDefault="00CA4B42" w:rsidP="00CA4B42">
            <w:pPr>
              <w:jc w:val="center"/>
            </w:pPr>
            <w:r w:rsidRPr="00CA4B42">
              <w:t>0.001</w:t>
            </w:r>
          </w:p>
        </w:tc>
        <w:tc>
          <w:tcPr>
            <w:tcW w:w="1711" w:type="dxa"/>
            <w:noWrap/>
            <w:hideMark/>
          </w:tcPr>
          <w:p w14:paraId="6ADB6053" w14:textId="77777777" w:rsidR="00CA4B42" w:rsidRPr="00CA4B42" w:rsidRDefault="00CA4B42" w:rsidP="00CA4B42">
            <w:pPr>
              <w:jc w:val="center"/>
            </w:pPr>
            <w:r w:rsidRPr="00CA4B42">
              <w:t>0.001</w:t>
            </w:r>
          </w:p>
        </w:tc>
        <w:tc>
          <w:tcPr>
            <w:tcW w:w="1508" w:type="dxa"/>
            <w:noWrap/>
            <w:hideMark/>
          </w:tcPr>
          <w:p w14:paraId="7D0B38D3" w14:textId="77777777" w:rsidR="00CA4B42" w:rsidRPr="00CA4B42" w:rsidRDefault="00CA4B42" w:rsidP="00CA4B42">
            <w:pPr>
              <w:jc w:val="center"/>
            </w:pPr>
            <w:r w:rsidRPr="00CA4B42">
              <w:t>0.000</w:t>
            </w:r>
          </w:p>
        </w:tc>
      </w:tr>
      <w:tr w:rsidR="00472A62" w:rsidRPr="00CA4B42" w14:paraId="7AB12CF7" w14:textId="77777777" w:rsidTr="00472A62">
        <w:trPr>
          <w:trHeight w:val="255"/>
        </w:trPr>
        <w:tc>
          <w:tcPr>
            <w:tcW w:w="3134" w:type="dxa"/>
            <w:noWrap/>
            <w:hideMark/>
          </w:tcPr>
          <w:p w14:paraId="5693D199" w14:textId="77777777" w:rsidR="00CA4B42" w:rsidRPr="00CA4B42" w:rsidRDefault="00CA4B42" w:rsidP="00BB711A">
            <w:r w:rsidRPr="00CA4B42">
              <w:t>famous/path4.edge</w:t>
            </w:r>
          </w:p>
        </w:tc>
        <w:tc>
          <w:tcPr>
            <w:tcW w:w="1388" w:type="dxa"/>
            <w:noWrap/>
            <w:hideMark/>
          </w:tcPr>
          <w:p w14:paraId="7FDCCF77" w14:textId="77777777" w:rsidR="00CA4B42" w:rsidRPr="00CA4B42" w:rsidRDefault="00CA4B42" w:rsidP="00CA4B42">
            <w:pPr>
              <w:jc w:val="center"/>
            </w:pPr>
            <w:r w:rsidRPr="00CA4B42">
              <w:t>3</w:t>
            </w:r>
          </w:p>
        </w:tc>
        <w:tc>
          <w:tcPr>
            <w:tcW w:w="1275" w:type="dxa"/>
            <w:noWrap/>
            <w:hideMark/>
          </w:tcPr>
          <w:p w14:paraId="55101638" w14:textId="77777777" w:rsidR="00CA4B42" w:rsidRPr="00CA4B42" w:rsidRDefault="00CA4B42" w:rsidP="00CA4B42">
            <w:pPr>
              <w:jc w:val="center"/>
            </w:pPr>
            <w:r w:rsidRPr="00CA4B42">
              <w:t>0.000</w:t>
            </w:r>
          </w:p>
        </w:tc>
        <w:tc>
          <w:tcPr>
            <w:tcW w:w="1711" w:type="dxa"/>
            <w:noWrap/>
            <w:hideMark/>
          </w:tcPr>
          <w:p w14:paraId="65314446" w14:textId="77777777" w:rsidR="00CA4B42" w:rsidRPr="00CA4B42" w:rsidRDefault="00CA4B42" w:rsidP="00CA4B42">
            <w:pPr>
              <w:jc w:val="center"/>
            </w:pPr>
            <w:r w:rsidRPr="00CA4B42">
              <w:t>0.000</w:t>
            </w:r>
          </w:p>
        </w:tc>
        <w:tc>
          <w:tcPr>
            <w:tcW w:w="1508" w:type="dxa"/>
            <w:noWrap/>
            <w:hideMark/>
          </w:tcPr>
          <w:p w14:paraId="2E151AC8" w14:textId="77777777" w:rsidR="00CA4B42" w:rsidRPr="00CA4B42" w:rsidRDefault="00CA4B42" w:rsidP="00CA4B42">
            <w:pPr>
              <w:jc w:val="center"/>
            </w:pPr>
            <w:r w:rsidRPr="00CA4B42">
              <w:t>0.000</w:t>
            </w:r>
          </w:p>
        </w:tc>
      </w:tr>
      <w:tr w:rsidR="00472A62" w:rsidRPr="00CA4B42" w14:paraId="049D885B" w14:textId="77777777" w:rsidTr="00472A62">
        <w:trPr>
          <w:trHeight w:val="255"/>
        </w:trPr>
        <w:tc>
          <w:tcPr>
            <w:tcW w:w="3134" w:type="dxa"/>
            <w:noWrap/>
            <w:hideMark/>
          </w:tcPr>
          <w:p w14:paraId="7A16F66A" w14:textId="77777777" w:rsidR="00CA4B42" w:rsidRPr="00CA4B42" w:rsidRDefault="00CA4B42" w:rsidP="00BB711A">
            <w:r w:rsidRPr="00CA4B42">
              <w:t>famous/</w:t>
            </w:r>
            <w:proofErr w:type="spellStart"/>
            <w:r w:rsidRPr="00CA4B42">
              <w:t>tri.edge</w:t>
            </w:r>
            <w:proofErr w:type="spellEnd"/>
          </w:p>
        </w:tc>
        <w:tc>
          <w:tcPr>
            <w:tcW w:w="1388" w:type="dxa"/>
            <w:noWrap/>
            <w:hideMark/>
          </w:tcPr>
          <w:p w14:paraId="5DF835EB" w14:textId="77777777" w:rsidR="00CA4B42" w:rsidRPr="00CA4B42" w:rsidRDefault="00CA4B42" w:rsidP="00CA4B42">
            <w:pPr>
              <w:jc w:val="center"/>
            </w:pPr>
            <w:r w:rsidRPr="00CA4B42">
              <w:t>3</w:t>
            </w:r>
          </w:p>
        </w:tc>
        <w:tc>
          <w:tcPr>
            <w:tcW w:w="1275" w:type="dxa"/>
            <w:noWrap/>
            <w:hideMark/>
          </w:tcPr>
          <w:p w14:paraId="16396A7D" w14:textId="77777777" w:rsidR="00CA4B42" w:rsidRPr="00CA4B42" w:rsidRDefault="00CA4B42" w:rsidP="00CA4B42">
            <w:pPr>
              <w:jc w:val="center"/>
            </w:pPr>
            <w:r w:rsidRPr="00CA4B42">
              <w:t>0.001</w:t>
            </w:r>
          </w:p>
        </w:tc>
        <w:tc>
          <w:tcPr>
            <w:tcW w:w="1711" w:type="dxa"/>
            <w:noWrap/>
            <w:hideMark/>
          </w:tcPr>
          <w:p w14:paraId="33B70963" w14:textId="77777777" w:rsidR="00CA4B42" w:rsidRPr="00CA4B42" w:rsidRDefault="00CA4B42" w:rsidP="00CA4B42">
            <w:pPr>
              <w:jc w:val="center"/>
            </w:pPr>
            <w:r w:rsidRPr="00CA4B42">
              <w:t>0.001</w:t>
            </w:r>
          </w:p>
        </w:tc>
        <w:tc>
          <w:tcPr>
            <w:tcW w:w="1508" w:type="dxa"/>
            <w:noWrap/>
            <w:hideMark/>
          </w:tcPr>
          <w:p w14:paraId="0FEFFBDA" w14:textId="77777777" w:rsidR="00CA4B42" w:rsidRPr="00CA4B42" w:rsidRDefault="00CA4B42" w:rsidP="00CA4B42">
            <w:pPr>
              <w:jc w:val="center"/>
            </w:pPr>
            <w:r w:rsidRPr="00CA4B42">
              <w:t>0.000</w:t>
            </w:r>
          </w:p>
        </w:tc>
      </w:tr>
      <w:tr w:rsidR="00BB711A" w:rsidRPr="00CA4B42" w14:paraId="29EC5314" w14:textId="77777777" w:rsidTr="00472A62">
        <w:trPr>
          <w:trHeight w:val="255"/>
        </w:trPr>
        <w:tc>
          <w:tcPr>
            <w:tcW w:w="3134" w:type="dxa"/>
            <w:tcBorders>
              <w:bottom w:val="single" w:sz="4" w:space="0" w:color="auto"/>
            </w:tcBorders>
            <w:noWrap/>
            <w:hideMark/>
          </w:tcPr>
          <w:p w14:paraId="2A84BA57" w14:textId="77777777" w:rsidR="00CA4B42" w:rsidRPr="00BB711A" w:rsidRDefault="00CA4B42" w:rsidP="00BB711A">
            <w:pPr>
              <w:rPr>
                <w:b/>
                <w:bCs/>
              </w:rPr>
            </w:pPr>
            <w:r w:rsidRPr="00BB711A">
              <w:rPr>
                <w:b/>
                <w:bCs/>
              </w:rPr>
              <w:t>Average</w:t>
            </w:r>
          </w:p>
        </w:tc>
        <w:tc>
          <w:tcPr>
            <w:tcW w:w="1388" w:type="dxa"/>
            <w:tcBorders>
              <w:bottom w:val="single" w:sz="4" w:space="0" w:color="auto"/>
            </w:tcBorders>
            <w:noWrap/>
            <w:hideMark/>
          </w:tcPr>
          <w:p w14:paraId="40ED66AF" w14:textId="77777777" w:rsidR="00CA4B42" w:rsidRPr="00CA4B42" w:rsidRDefault="00CA4B42" w:rsidP="00CA4B42">
            <w:pPr>
              <w:jc w:val="center"/>
            </w:pPr>
          </w:p>
        </w:tc>
        <w:tc>
          <w:tcPr>
            <w:tcW w:w="1275" w:type="dxa"/>
            <w:tcBorders>
              <w:bottom w:val="single" w:sz="4" w:space="0" w:color="auto"/>
            </w:tcBorders>
            <w:noWrap/>
            <w:hideMark/>
          </w:tcPr>
          <w:p w14:paraId="6E892190" w14:textId="77777777" w:rsidR="00CA4B42" w:rsidRPr="00CA4B42" w:rsidRDefault="00CA4B42" w:rsidP="00CA4B42">
            <w:pPr>
              <w:jc w:val="center"/>
              <w:rPr>
                <w:b/>
                <w:bCs/>
              </w:rPr>
            </w:pPr>
            <w:r w:rsidRPr="00CA4B42">
              <w:rPr>
                <w:b/>
                <w:bCs/>
              </w:rPr>
              <w:t>0.037</w:t>
            </w:r>
          </w:p>
        </w:tc>
        <w:tc>
          <w:tcPr>
            <w:tcW w:w="1711" w:type="dxa"/>
            <w:tcBorders>
              <w:bottom w:val="single" w:sz="4" w:space="0" w:color="auto"/>
            </w:tcBorders>
            <w:noWrap/>
            <w:hideMark/>
          </w:tcPr>
          <w:p w14:paraId="1DD970EC" w14:textId="77777777" w:rsidR="00CA4B42" w:rsidRPr="00CA4B42" w:rsidRDefault="00CA4B42" w:rsidP="00CA4B42">
            <w:pPr>
              <w:jc w:val="center"/>
              <w:rPr>
                <w:b/>
                <w:bCs/>
              </w:rPr>
            </w:pPr>
            <w:r w:rsidRPr="00CA4B42">
              <w:rPr>
                <w:b/>
                <w:bCs/>
              </w:rPr>
              <w:t>0.007</w:t>
            </w:r>
          </w:p>
        </w:tc>
        <w:tc>
          <w:tcPr>
            <w:tcW w:w="1508" w:type="dxa"/>
            <w:tcBorders>
              <w:bottom w:val="single" w:sz="4" w:space="0" w:color="auto"/>
            </w:tcBorders>
            <w:noWrap/>
            <w:hideMark/>
          </w:tcPr>
          <w:p w14:paraId="39CDDEE2" w14:textId="77777777" w:rsidR="00CA4B42" w:rsidRPr="00CA4B42" w:rsidRDefault="00CA4B42" w:rsidP="00CA4B42">
            <w:pPr>
              <w:jc w:val="center"/>
              <w:rPr>
                <w:b/>
                <w:bCs/>
              </w:rPr>
            </w:pPr>
            <w:r w:rsidRPr="00CA4B42">
              <w:rPr>
                <w:b/>
                <w:bCs/>
              </w:rPr>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BB711A">
            <w:r w:rsidRPr="00CA4B42">
              <w:t>note:</w:t>
            </w:r>
            <w:r w:rsidR="00BB711A">
              <w:t xml:space="preserve"> </w:t>
            </w:r>
            <w:r w:rsidRPr="00CA4B42">
              <w:t>average time exclude graphs for which there was at least one timeout</w:t>
            </w:r>
          </w:p>
        </w:tc>
      </w:tr>
    </w:tbl>
    <w:p w14:paraId="7B9F7297" w14:textId="3C49DB2F" w:rsidR="00CA4B42" w:rsidRDefault="00CA4B42" w:rsidP="00CA4B42">
      <w:pPr>
        <w:jc w:val="center"/>
      </w:pPr>
    </w:p>
    <w:p w14:paraId="587D67C7" w14:textId="08ABACD6" w:rsidR="002C579E" w:rsidRDefault="002C579E" w:rsidP="00CA4B42">
      <w:r>
        <w:tab/>
      </w:r>
    </w:p>
    <w:p w14:paraId="19D2FC86" w14:textId="0427FFAE" w:rsidR="002635AE" w:rsidRDefault="002635AE" w:rsidP="002C579E"/>
    <w:p w14:paraId="0D8877B4" w14:textId="51FC0D45" w:rsidR="002635AE" w:rsidRDefault="002635AE" w:rsidP="002635AE">
      <w:pPr>
        <w:pStyle w:val="Heading2"/>
      </w:pPr>
      <w:r>
        <w:t>Possible improvements</w:t>
      </w:r>
    </w:p>
    <w:p w14:paraId="4D95F72B" w14:textId="57C969E1" w:rsidR="002635AE" w:rsidRDefault="002635AE" w:rsidP="00C5009C">
      <w:r>
        <w:tab/>
      </w:r>
      <w:r w:rsidR="004407ED">
        <w:t xml:space="preserve">Various parts of the program make extensive use of </w:t>
      </w:r>
      <w:proofErr w:type="spellStart"/>
      <w:r w:rsidR="004407ED">
        <w:t>deepcopy</w:t>
      </w:r>
      <w:proofErr w:type="spellEnd"/>
      <w:r w:rsidR="004407ED">
        <w:t xml:space="preserve">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w:t>
      </w:r>
      <w:proofErr w:type="gramStart"/>
      <w:r w:rsidR="004407ED">
        <w:t xml:space="preserve">as </w:t>
      </w:r>
      <w:proofErr w:type="gramEnd"/>
      <m:oMath>
        <m:r>
          <w:rPr>
            <w:rFonts w:ascii="Cambria Math" w:hAnsi="Cambria Math"/>
          </w:rPr>
          <m:t>copy.deepcopy()</m:t>
        </m:r>
      </m:oMath>
      <w:r w:rsidR="004407ED">
        <w:t xml:space="preserve">. </w:t>
      </w:r>
      <w:r w:rsidR="00C5009C">
        <w:t>Latter has proven to be time-consuming in real use cases</w:t>
      </w:r>
      <w:r w:rsidR="00C5009C">
        <w:rPr>
          <w:rStyle w:val="FootnoteReference"/>
        </w:rPr>
        <w:footnoteReference w:id="5"/>
      </w:r>
      <w:r w:rsidR="00C5009C">
        <w:t xml:space="preserve">. Apart from rewriting the algorithm in different language, </w:t>
      </w:r>
      <m:oMath>
        <m:r>
          <w:rPr>
            <w:rFonts w:ascii="Cambria Math" w:hAnsi="Cambria Math"/>
          </w:rPr>
          <m:t>pickle</m:t>
        </m:r>
      </m:oMath>
      <w:r w:rsidR="00C5009C">
        <w:t xml:space="preserve"> module and two methods used currently </w:t>
      </w:r>
      <w:proofErr w:type="gramStart"/>
      <w:r w:rsidR="00C5009C">
        <w:t>could be compared</w:t>
      </w:r>
      <w:proofErr w:type="gramEnd"/>
      <w:r w:rsidR="00C5009C">
        <w:t xml:space="preserve"> as to their time efficiency. </w:t>
      </w:r>
    </w:p>
    <w:p w14:paraId="64EFBAEC" w14:textId="77777777" w:rsidR="00D27D6B" w:rsidRDefault="00D27D6B" w:rsidP="00C5009C"/>
    <w:p w14:paraId="6829F6D8" w14:textId="3A125081" w:rsidR="00DC02EC" w:rsidRPr="009F5646" w:rsidRDefault="004407ED" w:rsidP="00DC02EC">
      <w:r>
        <w:t xml:space="preserve"> </w:t>
      </w:r>
    </w:p>
    <w:p w14:paraId="668FDD36" w14:textId="56CB8AC1" w:rsidR="00534132" w:rsidRPr="009F5646" w:rsidRDefault="008B5B76" w:rsidP="00A56C92">
      <w:pPr>
        <w:pStyle w:val="Heading1"/>
        <w:rPr>
          <w:rFonts w:asciiTheme="minorHAnsi" w:hAnsiTheme="minorHAnsi"/>
        </w:rPr>
      </w:pPr>
      <w:bookmarkStart w:id="16"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6"/>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lastRenderedPageBreak/>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7" w:name="_Toc531605782"/>
      <w:r>
        <w:lastRenderedPageBreak/>
        <w:t>References</w:t>
      </w:r>
      <w:bookmarkEnd w:id="17"/>
    </w:p>
    <w:p w14:paraId="11DC930E" w14:textId="421D9A60" w:rsidR="002D6B61" w:rsidRPr="002D6B61" w:rsidRDefault="00A6621A" w:rsidP="002D6B6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D6B61" w:rsidRPr="002D6B61">
        <w:rPr>
          <w:rFonts w:cs="Times New Roman"/>
          <w:noProof/>
          <w:szCs w:val="24"/>
        </w:rPr>
        <w:t>[1]</w:t>
      </w:r>
      <w:r w:rsidR="002D6B61" w:rsidRPr="002D6B61">
        <w:rPr>
          <w:rFonts w:cs="Times New Roman"/>
          <w:noProof/>
          <w:szCs w:val="24"/>
        </w:rPr>
        <w:tab/>
        <w:t xml:space="preserve">F. C. Gomes, C. N. Meneses, P. M. Pardalos, G. Valdisio, and R. Viana, “Experimental Analysis of Approximation Algorithms for the Vertex Cover and Set Covering Problems,” </w:t>
      </w:r>
      <w:r w:rsidR="002D6B61" w:rsidRPr="002D6B61">
        <w:rPr>
          <w:rFonts w:cs="Times New Roman"/>
          <w:i/>
          <w:iCs/>
          <w:noProof/>
          <w:szCs w:val="24"/>
        </w:rPr>
        <w:t>Comput. Oper. Res.</w:t>
      </w:r>
      <w:r w:rsidR="002D6B61" w:rsidRPr="002D6B61">
        <w:rPr>
          <w:rFonts w:cs="Times New Roman"/>
          <w:noProof/>
          <w:szCs w:val="24"/>
        </w:rPr>
        <w:t>, vol. 33, pp. 3520–3534, 2006.</w:t>
      </w:r>
    </w:p>
    <w:p w14:paraId="560230C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w:t>
      </w:r>
      <w:r w:rsidRPr="002D6B61">
        <w:rPr>
          <w:rFonts w:cs="Times New Roman"/>
          <w:noProof/>
          <w:szCs w:val="24"/>
        </w:rPr>
        <w:tab/>
        <w:t>S. Cai, K. Su, C. Com, and A. Sattar, “NuMVC: An Efficient Local Search Algorithm for Minimum Vertex Cover Chuan Luo,” 2013.</w:t>
      </w:r>
    </w:p>
    <w:p w14:paraId="2D1691C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3]</w:t>
      </w:r>
      <w:r w:rsidRPr="002D6B61">
        <w:rPr>
          <w:rFonts w:cs="Times New Roman"/>
          <w:noProof/>
          <w:szCs w:val="24"/>
        </w:rPr>
        <w:tab/>
        <w:t xml:space="preserve">M. Cygan, F. V. Fomin, Ł. Kowalik, D. Lokshtanov, D. Marx, M. Pilipczuk, M. Pilipczuk, and S. Saurabh, </w:t>
      </w:r>
      <w:r w:rsidRPr="002D6B61">
        <w:rPr>
          <w:rFonts w:cs="Times New Roman"/>
          <w:i/>
          <w:iCs/>
          <w:noProof/>
          <w:szCs w:val="24"/>
        </w:rPr>
        <w:t>Parameterized Algorithms</w:t>
      </w:r>
      <w:r w:rsidRPr="002D6B61">
        <w:rPr>
          <w:rFonts w:cs="Times New Roman"/>
          <w:noProof/>
          <w:szCs w:val="24"/>
        </w:rPr>
        <w:t>. 2015.</w:t>
      </w:r>
    </w:p>
    <w:p w14:paraId="55E30AFB"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4]</w:t>
      </w:r>
      <w:r w:rsidRPr="002D6B61">
        <w:rPr>
          <w:rFonts w:cs="Times New Roman"/>
          <w:noProof/>
          <w:szCs w:val="24"/>
        </w:rPr>
        <w:tab/>
        <w:t xml:space="preserve">T. H. Cormen, </w:t>
      </w:r>
      <w:r w:rsidRPr="002D6B61">
        <w:rPr>
          <w:rFonts w:cs="Times New Roman"/>
          <w:i/>
          <w:iCs/>
          <w:noProof/>
          <w:szCs w:val="24"/>
        </w:rPr>
        <w:t>Introduction to algorithms</w:t>
      </w:r>
      <w:r w:rsidRPr="002D6B61">
        <w:rPr>
          <w:rFonts w:cs="Times New Roman"/>
          <w:noProof/>
          <w:szCs w:val="24"/>
        </w:rPr>
        <w:t>. MIT Press, 2009.</w:t>
      </w:r>
    </w:p>
    <w:p w14:paraId="022925E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5]</w:t>
      </w:r>
      <w:r w:rsidRPr="002D6B61">
        <w:rPr>
          <w:rFonts w:cs="Times New Roman"/>
          <w:noProof/>
          <w:szCs w:val="24"/>
        </w:rPr>
        <w:tab/>
        <w:t xml:space="preserve">D. E. Knuth, “Postscript about NP-hard problems,” </w:t>
      </w:r>
      <w:r w:rsidRPr="002D6B61">
        <w:rPr>
          <w:rFonts w:cs="Times New Roman"/>
          <w:i/>
          <w:iCs/>
          <w:noProof/>
          <w:szCs w:val="24"/>
        </w:rPr>
        <w:t>ACM SIGACT News</w:t>
      </w:r>
      <w:r w:rsidRPr="002D6B61">
        <w:rPr>
          <w:rFonts w:cs="Times New Roman"/>
          <w:noProof/>
          <w:szCs w:val="24"/>
        </w:rPr>
        <w:t>, vol. 6, no. 2, pp. 15–16, Apr. 1974.</w:t>
      </w:r>
    </w:p>
    <w:p w14:paraId="7FA0369B" w14:textId="77777777" w:rsidR="002D6B61" w:rsidRPr="002D6B61" w:rsidRDefault="002D6B61" w:rsidP="002D6B61">
      <w:pPr>
        <w:widowControl w:val="0"/>
        <w:autoSpaceDE w:val="0"/>
        <w:autoSpaceDN w:val="0"/>
        <w:adjustRightInd w:val="0"/>
        <w:ind w:left="640" w:hanging="640"/>
        <w:rPr>
          <w:rFonts w:cs="Times New Roman"/>
          <w:noProof/>
          <w:szCs w:val="24"/>
        </w:rPr>
      </w:pPr>
      <w:r w:rsidRPr="00113C61">
        <w:rPr>
          <w:rFonts w:cs="Times New Roman"/>
          <w:noProof/>
          <w:szCs w:val="24"/>
          <w:lang w:val="nl-NL"/>
        </w:rPr>
        <w:t>[6]</w:t>
      </w:r>
      <w:r w:rsidRPr="00113C61">
        <w:rPr>
          <w:rFonts w:cs="Times New Roman"/>
          <w:noProof/>
          <w:szCs w:val="24"/>
          <w:lang w:val="nl-NL"/>
        </w:rPr>
        <w:tab/>
        <w:t xml:space="preserve">J. van (Jan) Leeuwen, </w:t>
      </w:r>
      <w:r w:rsidRPr="00113C61">
        <w:rPr>
          <w:rFonts w:cs="Times New Roman"/>
          <w:i/>
          <w:iCs/>
          <w:noProof/>
          <w:szCs w:val="24"/>
          <w:lang w:val="nl-NL"/>
        </w:rPr>
        <w:t>Handbook of theoretical computer science</w:t>
      </w:r>
      <w:r w:rsidRPr="00113C61">
        <w:rPr>
          <w:rFonts w:cs="Times New Roman"/>
          <w:noProof/>
          <w:szCs w:val="24"/>
          <w:lang w:val="nl-NL"/>
        </w:rPr>
        <w:t xml:space="preserve">. </w:t>
      </w:r>
      <w:r w:rsidRPr="002D6B61">
        <w:rPr>
          <w:rFonts w:cs="Times New Roman"/>
          <w:noProof/>
          <w:szCs w:val="24"/>
        </w:rPr>
        <w:t>Elsevier, 1994.</w:t>
      </w:r>
    </w:p>
    <w:p w14:paraId="405BC5C8"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7]</w:t>
      </w:r>
      <w:r w:rsidRPr="002D6B61">
        <w:rPr>
          <w:rFonts w:cs="Times New Roman"/>
          <w:noProof/>
          <w:szCs w:val="24"/>
        </w:rPr>
        <w:tab/>
        <w:t xml:space="preserve">F. N. Abu-Khzam, M. R. Fellows, M. A. Langston, and W. H. Suters, “Crown Structures for Vertex Cover Kernelization,” </w:t>
      </w:r>
      <w:r w:rsidRPr="002D6B61">
        <w:rPr>
          <w:rFonts w:cs="Times New Roman"/>
          <w:i/>
          <w:iCs/>
          <w:noProof/>
          <w:szCs w:val="24"/>
        </w:rPr>
        <w:t>Theory Comput. Syst.</w:t>
      </w:r>
      <w:r w:rsidRPr="002D6B61">
        <w:rPr>
          <w:rFonts w:cs="Times New Roman"/>
          <w:noProof/>
          <w:szCs w:val="24"/>
        </w:rPr>
        <w:t>, vol. 41, no. 3, pp. 411–430, Oct. 2007.</w:t>
      </w:r>
    </w:p>
    <w:p w14:paraId="1BBF6299"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8]</w:t>
      </w:r>
      <w:r w:rsidRPr="002D6B61">
        <w:rPr>
          <w:rFonts w:cs="Times New Roman"/>
          <w:noProof/>
          <w:szCs w:val="24"/>
        </w:rPr>
        <w:tab/>
        <w:t xml:space="preserve">G. L. Nemhauser and L. E. Trotter, “Vertex packings: Structural properties and algorithms,” </w:t>
      </w:r>
      <w:r w:rsidRPr="002D6B61">
        <w:rPr>
          <w:rFonts w:cs="Times New Roman"/>
          <w:i/>
          <w:iCs/>
          <w:noProof/>
          <w:szCs w:val="24"/>
        </w:rPr>
        <w:t>Math. Program.</w:t>
      </w:r>
      <w:r w:rsidRPr="002D6B61">
        <w:rPr>
          <w:rFonts w:cs="Times New Roman"/>
          <w:noProof/>
          <w:szCs w:val="24"/>
        </w:rPr>
        <w:t>, vol. 8, no. 1, pp. 232–248, Dec. 1975.</w:t>
      </w:r>
    </w:p>
    <w:p w14:paraId="1836525D"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9]</w:t>
      </w:r>
      <w:r w:rsidRPr="002D6B61">
        <w:rPr>
          <w:rFonts w:cs="Times New Roman"/>
          <w:noProof/>
          <w:szCs w:val="24"/>
        </w:rPr>
        <w:tab/>
        <w:t>F. N. Abu-Khzam, R. L. Collins, M. R. Fellows, M. A. Langston, W. H. Suters, and C. T. Symons, “Kernelization Algorithms for the Vertex Cover Problem: Theory and Experiments *.”</w:t>
      </w:r>
    </w:p>
    <w:p w14:paraId="770277E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0]</w:t>
      </w:r>
      <w:r w:rsidRPr="002D6B61">
        <w:rPr>
          <w:rFonts w:cs="Times New Roman"/>
          <w:noProof/>
          <w:szCs w:val="24"/>
        </w:rPr>
        <w:tab/>
        <w:t xml:space="preserve">J. E. Hopcroft and R. M. Karp, “A n5/2 algorithm for maximum matchings in bipartite,” in </w:t>
      </w:r>
      <w:r w:rsidRPr="002D6B61">
        <w:rPr>
          <w:rFonts w:cs="Times New Roman"/>
          <w:i/>
          <w:iCs/>
          <w:noProof/>
          <w:szCs w:val="24"/>
        </w:rPr>
        <w:t>12th Annual Symposium on Switching and Automata Theory (swat 1971)</w:t>
      </w:r>
      <w:r w:rsidRPr="002D6B61">
        <w:rPr>
          <w:rFonts w:cs="Times New Roman"/>
          <w:noProof/>
          <w:szCs w:val="24"/>
        </w:rPr>
        <w:t>, 1971, pp. 122–125.</w:t>
      </w:r>
    </w:p>
    <w:p w14:paraId="34BEA2A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1]</w:t>
      </w:r>
      <w:r w:rsidRPr="002D6B61">
        <w:rPr>
          <w:rFonts w:cs="Times New Roman"/>
          <w:noProof/>
          <w:szCs w:val="24"/>
        </w:rPr>
        <w:tab/>
        <w:t xml:space="preserve">D. Kőnig, “Gráfok és alkalmazásuk a determinánsok és a halmazok elméletére,” </w:t>
      </w:r>
      <w:r w:rsidRPr="002D6B61">
        <w:rPr>
          <w:rFonts w:cs="Times New Roman"/>
          <w:i/>
          <w:iCs/>
          <w:noProof/>
          <w:szCs w:val="24"/>
        </w:rPr>
        <w:t>Mat. és Természettudományi Értesítő</w:t>
      </w:r>
      <w:r w:rsidRPr="002D6B61">
        <w:rPr>
          <w:rFonts w:cs="Times New Roman"/>
          <w:noProof/>
          <w:szCs w:val="24"/>
        </w:rPr>
        <w:t>, vol. 34, pp. 104–119, 1916.</w:t>
      </w:r>
    </w:p>
    <w:p w14:paraId="107289F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2]</w:t>
      </w:r>
      <w:r w:rsidRPr="002D6B61">
        <w:rPr>
          <w:rFonts w:cs="Times New Roman"/>
          <w:noProof/>
          <w:szCs w:val="24"/>
        </w:rPr>
        <w:tab/>
        <w:t xml:space="preserve">J. A. (John A. Bondy and U. S. R. Murty, </w:t>
      </w:r>
      <w:r w:rsidRPr="002D6B61">
        <w:rPr>
          <w:rFonts w:cs="Times New Roman"/>
          <w:i/>
          <w:iCs/>
          <w:noProof/>
          <w:szCs w:val="24"/>
        </w:rPr>
        <w:t>Graph theory with applications</w:t>
      </w:r>
      <w:r w:rsidRPr="002D6B61">
        <w:rPr>
          <w:rFonts w:cs="Times New Roman"/>
          <w:noProof/>
          <w:szCs w:val="24"/>
        </w:rPr>
        <w:t>. North Holland, 1976.</w:t>
      </w:r>
    </w:p>
    <w:p w14:paraId="152332B4"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3]</w:t>
      </w:r>
      <w:r w:rsidRPr="002D6B61">
        <w:rPr>
          <w:rFonts w:cs="Times New Roman"/>
          <w:noProof/>
          <w:szCs w:val="24"/>
        </w:rPr>
        <w:tab/>
        <w:t>K. Thulasiraman, S. Arumugam, A. Brandsta</w:t>
      </w:r>
      <w:r w:rsidRPr="002D6B61">
        <w:rPr>
          <w:rFonts w:ascii="Times New Roman" w:hAnsi="Times New Roman" w:cs="Times New Roman"/>
          <w:noProof/>
          <w:szCs w:val="24"/>
        </w:rPr>
        <w:t>̈</w:t>
      </w:r>
      <w:r w:rsidRPr="002D6B61">
        <w:rPr>
          <w:rFonts w:cs="Times New Roman"/>
          <w:noProof/>
          <w:szCs w:val="24"/>
        </w:rPr>
        <w:t xml:space="preserve">dt, and T. (Takao) Nishizeki, </w:t>
      </w:r>
      <w:r w:rsidRPr="002D6B61">
        <w:rPr>
          <w:rFonts w:cs="Times New Roman"/>
          <w:i/>
          <w:iCs/>
          <w:noProof/>
          <w:szCs w:val="24"/>
        </w:rPr>
        <w:t>Handbook of graph theory, combinatorial optimization, and algorithms</w:t>
      </w:r>
      <w:r w:rsidRPr="002D6B61">
        <w:rPr>
          <w:rFonts w:cs="Times New Roman"/>
          <w:noProof/>
          <w:szCs w:val="24"/>
        </w:rPr>
        <w:t>. .</w:t>
      </w:r>
    </w:p>
    <w:p w14:paraId="025CEDC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4]</w:t>
      </w:r>
      <w:r w:rsidRPr="002D6B61">
        <w:rPr>
          <w:rFonts w:cs="Times New Roman"/>
          <w:noProof/>
          <w:szCs w:val="24"/>
        </w:rPr>
        <w:tab/>
        <w:t xml:space="preserve">D. Lokshtanov, N. S. Narayanaswamy, V. Raman, M. S. Ramanujan, and S. Saurabh, “Faster Parameterized Algorithms using Linear Programming </w:t>
      </w:r>
      <w:r w:rsidRPr="002D6B61">
        <w:rPr>
          <w:rFonts w:ascii="Cambria Math" w:hAnsi="Cambria Math" w:cs="Cambria Math"/>
          <w:noProof/>
          <w:szCs w:val="24"/>
        </w:rPr>
        <w:t>∗</w:t>
      </w:r>
      <w:r w:rsidRPr="002D6B61">
        <w:rPr>
          <w:rFonts w:cs="Times New Roman"/>
          <w:noProof/>
          <w:szCs w:val="24"/>
        </w:rPr>
        <w:t xml:space="preserve">,” </w:t>
      </w:r>
      <w:r w:rsidRPr="002D6B61">
        <w:rPr>
          <w:rFonts w:cs="Times New Roman"/>
          <w:i/>
          <w:iCs/>
          <w:noProof/>
          <w:szCs w:val="24"/>
        </w:rPr>
        <w:t>Arxiv Prepr. arXiv1203.0833</w:t>
      </w:r>
      <w:r w:rsidRPr="002D6B61">
        <w:rPr>
          <w:rFonts w:cs="Times New Roman"/>
          <w:noProof/>
          <w:szCs w:val="24"/>
        </w:rPr>
        <w:t>, pp. 1–38, 2012.</w:t>
      </w:r>
    </w:p>
    <w:p w14:paraId="421B6CBF"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5]</w:t>
      </w:r>
      <w:r w:rsidRPr="002D6B61">
        <w:rPr>
          <w:rFonts w:cs="Times New Roman"/>
          <w:noProof/>
          <w:szCs w:val="24"/>
        </w:rPr>
        <w:tab/>
        <w:t xml:space="preserve">R. Niedermeier and P. Rossmanith, “A general method to speed up fixed-parameter-tractable algorithms,” </w:t>
      </w:r>
      <w:r w:rsidRPr="002D6B61">
        <w:rPr>
          <w:rFonts w:cs="Times New Roman"/>
          <w:i/>
          <w:iCs/>
          <w:noProof/>
          <w:szCs w:val="24"/>
        </w:rPr>
        <w:t>Inf. Process. Lett.</w:t>
      </w:r>
      <w:r w:rsidRPr="002D6B61">
        <w:rPr>
          <w:rFonts w:cs="Times New Roman"/>
          <w:noProof/>
          <w:szCs w:val="24"/>
        </w:rPr>
        <w:t>, vol. 73, no. 3–4, pp. 125–129, Feb. 2000.</w:t>
      </w:r>
    </w:p>
    <w:p w14:paraId="3127B9B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6]</w:t>
      </w:r>
      <w:r w:rsidRPr="002D6B61">
        <w:rPr>
          <w:rFonts w:cs="Times New Roman"/>
          <w:noProof/>
          <w:szCs w:val="24"/>
        </w:rPr>
        <w:tab/>
        <w:t xml:space="preserve">F. N. Abu-Khzam, M. A. Langston, P. Shanbhag, and C. T. Symons, “Scalable parallel algorithms for FPT problems,” </w:t>
      </w:r>
      <w:r w:rsidRPr="002D6B61">
        <w:rPr>
          <w:rFonts w:cs="Times New Roman"/>
          <w:i/>
          <w:iCs/>
          <w:noProof/>
          <w:szCs w:val="24"/>
        </w:rPr>
        <w:t>Algorithmica (New York)</w:t>
      </w:r>
      <w:r w:rsidRPr="002D6B61">
        <w:rPr>
          <w:rFonts w:cs="Times New Roman"/>
          <w:noProof/>
          <w:szCs w:val="24"/>
        </w:rPr>
        <w:t>, vol. 45, no. 3, pp. 269–284, Jul. 2006.</w:t>
      </w:r>
    </w:p>
    <w:p w14:paraId="5C0CD2F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7]</w:t>
      </w:r>
      <w:r w:rsidRPr="002D6B61">
        <w:rPr>
          <w:rFonts w:cs="Times New Roman"/>
          <w:noProof/>
          <w:szCs w:val="24"/>
        </w:rPr>
        <w:tab/>
        <w:t xml:space="preserve">J. Chen, I. A. Kanj, and G. Xia, “Improved upper bounds for vertex cover,” </w:t>
      </w:r>
      <w:r w:rsidRPr="002D6B61">
        <w:rPr>
          <w:rFonts w:cs="Times New Roman"/>
          <w:i/>
          <w:iCs/>
          <w:noProof/>
          <w:szCs w:val="24"/>
        </w:rPr>
        <w:t>Theor. Comput. Sci.</w:t>
      </w:r>
      <w:r w:rsidRPr="002D6B61">
        <w:rPr>
          <w:rFonts w:cs="Times New Roman"/>
          <w:noProof/>
          <w:szCs w:val="24"/>
        </w:rPr>
        <w:t>, vol. 411, pp. 3736–3756, 2010.</w:t>
      </w:r>
    </w:p>
    <w:p w14:paraId="7306F32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8]</w:t>
      </w:r>
      <w:r w:rsidRPr="002D6B61">
        <w:rPr>
          <w:rFonts w:cs="Times New Roman"/>
          <w:noProof/>
          <w:szCs w:val="24"/>
        </w:rPr>
        <w:tab/>
        <w:t xml:space="preserve">J. Chen, I. A. Kanj, and W. Jia, “Vertex Cover: Further Observations and Further Improvements,” </w:t>
      </w:r>
      <w:r w:rsidRPr="002D6B61">
        <w:rPr>
          <w:rFonts w:cs="Times New Roman"/>
          <w:i/>
          <w:iCs/>
          <w:noProof/>
          <w:szCs w:val="24"/>
        </w:rPr>
        <w:t>J. Algorithms</w:t>
      </w:r>
      <w:r w:rsidRPr="002D6B61">
        <w:rPr>
          <w:rFonts w:cs="Times New Roman"/>
          <w:noProof/>
          <w:szCs w:val="24"/>
        </w:rPr>
        <w:t>, vol. 41, no. 2, pp. 280–301, Nov. 2001.</w:t>
      </w:r>
    </w:p>
    <w:p w14:paraId="6CAADE5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9]</w:t>
      </w:r>
      <w:r w:rsidRPr="002D6B61">
        <w:rPr>
          <w:rFonts w:cs="Times New Roman"/>
          <w:noProof/>
          <w:szCs w:val="24"/>
        </w:rPr>
        <w:tab/>
        <w:t xml:space="preserve">W. J. Cook, W. H. Cunningham, W. R. Pulleyblank, and A. Schrijver, </w:t>
      </w:r>
      <w:r w:rsidRPr="002D6B61">
        <w:rPr>
          <w:rFonts w:cs="Times New Roman"/>
          <w:i/>
          <w:iCs/>
          <w:noProof/>
          <w:szCs w:val="24"/>
        </w:rPr>
        <w:t>Combinatorial Optimization</w:t>
      </w:r>
      <w:r w:rsidRPr="002D6B61">
        <w:rPr>
          <w:rFonts w:cs="Times New Roman"/>
          <w:noProof/>
          <w:szCs w:val="24"/>
        </w:rPr>
        <w:t>. Wiley, 1997.</w:t>
      </w:r>
    </w:p>
    <w:p w14:paraId="72204183"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0]</w:t>
      </w:r>
      <w:r w:rsidRPr="002D6B61">
        <w:rPr>
          <w:rFonts w:cs="Times New Roman"/>
          <w:noProof/>
          <w:szCs w:val="24"/>
        </w:rPr>
        <w:tab/>
        <w:t xml:space="preserve">M. Lutz, </w:t>
      </w:r>
      <w:r w:rsidRPr="002D6B61">
        <w:rPr>
          <w:rFonts w:cs="Times New Roman"/>
          <w:i/>
          <w:iCs/>
          <w:noProof/>
          <w:szCs w:val="24"/>
        </w:rPr>
        <w:t>Learning Python.</w:t>
      </w:r>
      <w:r w:rsidRPr="002D6B61">
        <w:rPr>
          <w:rFonts w:cs="Times New Roman"/>
          <w:noProof/>
          <w:szCs w:val="24"/>
        </w:rPr>
        <w:t xml:space="preserve"> O’Reilly Media, 2013.</w:t>
      </w:r>
    </w:p>
    <w:p w14:paraId="5A7E2850" w14:textId="77777777" w:rsidR="002D6B61" w:rsidRPr="002D6B61" w:rsidRDefault="002D6B61" w:rsidP="002D6B61">
      <w:pPr>
        <w:widowControl w:val="0"/>
        <w:autoSpaceDE w:val="0"/>
        <w:autoSpaceDN w:val="0"/>
        <w:adjustRightInd w:val="0"/>
        <w:ind w:left="640" w:hanging="640"/>
        <w:rPr>
          <w:noProof/>
        </w:rPr>
      </w:pPr>
      <w:r w:rsidRPr="002D6B61">
        <w:rPr>
          <w:rFonts w:cs="Times New Roman"/>
          <w:noProof/>
          <w:szCs w:val="24"/>
        </w:rPr>
        <w:t>[21]</w:t>
      </w:r>
      <w:r w:rsidRPr="002D6B61">
        <w:rPr>
          <w:rFonts w:cs="Times New Roman"/>
          <w:noProof/>
          <w:szCs w:val="24"/>
        </w:rPr>
        <w:tab/>
        <w:t xml:space="preserve">C. H. Papadimitriou and K. Steiglitz, </w:t>
      </w:r>
      <w:r w:rsidRPr="002D6B61">
        <w:rPr>
          <w:rFonts w:cs="Times New Roman"/>
          <w:i/>
          <w:iCs/>
          <w:noProof/>
          <w:szCs w:val="24"/>
        </w:rPr>
        <w:t>Combinatorial optimization</w:t>
      </w:r>
      <w:r w:rsidRPr="002D6B61">
        <w:rPr>
          <w:rFonts w:ascii="Times New Roman" w:hAnsi="Times New Roman" w:cs="Times New Roman"/>
          <w:i/>
          <w:iCs/>
          <w:noProof/>
          <w:szCs w:val="24"/>
        </w:rPr>
        <w:t> </w:t>
      </w:r>
      <w:r w:rsidRPr="002D6B61">
        <w:rPr>
          <w:rFonts w:cs="Times New Roman"/>
          <w:i/>
          <w:iCs/>
          <w:noProof/>
          <w:szCs w:val="24"/>
        </w:rPr>
        <w:t>: algorithms and complexity</w:t>
      </w:r>
      <w:r w:rsidRPr="002D6B61">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2"/>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Tymon Lucjan Solecki" w:date="2019-04-15T14:17:00Z" w:initials="TLS">
    <w:p w14:paraId="454076D9" w14:textId="332387E1" w:rsidR="00113C61" w:rsidRDefault="00113C61" w:rsidP="00D20FD5">
      <w:pPr>
        <w:pStyle w:val="CommentText"/>
      </w:pPr>
      <w:r>
        <w:rPr>
          <w:rStyle w:val="CommentReference"/>
        </w:rPr>
        <w:annotationRef/>
      </w:r>
      <w:r>
        <w:t>Investigate!</w:t>
      </w:r>
    </w:p>
  </w:comment>
  <w:comment w:id="7" w:author="Tymon Lucjan Solecki" w:date="2019-04-25T17:05:00Z" w:initials="TLS">
    <w:p w14:paraId="3EADB6ED" w14:textId="4E0C78C5" w:rsidR="00601490" w:rsidRDefault="00601490">
      <w:pPr>
        <w:pStyle w:val="CommentText"/>
      </w:pPr>
      <w:r>
        <w:rPr>
          <w:rStyle w:val="CommentReference"/>
        </w:rPr>
        <w:annotationRef/>
      </w:r>
      <w:r>
        <w:t>Done</w:t>
      </w:r>
    </w:p>
    <w:p w14:paraId="3242A196" w14:textId="77777777" w:rsidR="00601490" w:rsidRDefault="00601490">
      <w:pPr>
        <w:pStyle w:val="CommentText"/>
      </w:pPr>
    </w:p>
  </w:comment>
  <w:comment w:id="9" w:author="Tymon Lucjan Solecki" w:date="2019-04-15T14:28:00Z" w:initials="TLS">
    <w:p w14:paraId="275C9C94" w14:textId="304D3578" w:rsidR="00113C61" w:rsidRDefault="00113C61" w:rsidP="005A7AD4">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15T14:31:00Z" w:initials="TLS">
    <w:p w14:paraId="08F37EDD" w14:textId="77777777" w:rsidR="00113C61" w:rsidRDefault="00113C61">
      <w:pPr>
        <w:pStyle w:val="CommentText"/>
      </w:pPr>
      <w:r>
        <w:rPr>
          <w:rStyle w:val="CommentReference"/>
        </w:rPr>
        <w:annotationRef/>
      </w:r>
      <w:r>
        <w:t>Branch and bound</w:t>
      </w:r>
    </w:p>
    <w:p w14:paraId="2D4A1710" w14:textId="2C13A6D2" w:rsidR="00113C61" w:rsidRDefault="00113C6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113C61" w:rsidRDefault="00113C61" w:rsidP="002001CD">
      <w:r>
        <w:separator/>
      </w:r>
    </w:p>
  </w:endnote>
  <w:endnote w:type="continuationSeparator" w:id="0">
    <w:p w14:paraId="653E1DBD" w14:textId="77777777" w:rsidR="00113C61" w:rsidRDefault="00113C61"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103CEFA7" w:rsidR="00113C61" w:rsidRDefault="00113C61">
        <w:pPr>
          <w:pStyle w:val="Footer"/>
          <w:jc w:val="center"/>
        </w:pPr>
        <w:r>
          <w:fldChar w:fldCharType="begin"/>
        </w:r>
        <w:r>
          <w:instrText xml:space="preserve"> PAGE   \* MERGEFORMAT </w:instrText>
        </w:r>
        <w:r>
          <w:fldChar w:fldCharType="separate"/>
        </w:r>
        <w:r w:rsidR="004E7AD2">
          <w:rPr>
            <w:noProof/>
          </w:rPr>
          <w:t>12</w:t>
        </w:r>
        <w:r>
          <w:rPr>
            <w:noProof/>
          </w:rPr>
          <w:fldChar w:fldCharType="end"/>
        </w:r>
      </w:p>
    </w:sdtContent>
  </w:sdt>
  <w:p w14:paraId="6858B676" w14:textId="77777777" w:rsidR="00113C61" w:rsidRDefault="00113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113C61" w:rsidRDefault="00113C61" w:rsidP="002001CD">
      <w:r>
        <w:separator/>
      </w:r>
    </w:p>
  </w:footnote>
  <w:footnote w:type="continuationSeparator" w:id="0">
    <w:p w14:paraId="43EB915D" w14:textId="77777777" w:rsidR="00113C61" w:rsidRDefault="00113C61" w:rsidP="002001CD">
      <w:r>
        <w:continuationSeparator/>
      </w:r>
    </w:p>
  </w:footnote>
  <w:footnote w:id="1">
    <w:p w14:paraId="27492504" w14:textId="77777777" w:rsidR="00113C61" w:rsidRDefault="00113C61">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113C61" w:rsidRDefault="00113C61">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113C61" w:rsidRDefault="00113C61">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113C61" w:rsidRDefault="00113C61">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A7ED44E" w14:textId="2917A7CB" w:rsidR="00113C61" w:rsidRPr="00C5009C" w:rsidRDefault="00113C61" w:rsidP="00C5009C">
      <w:pPr>
        <w:rPr>
          <w:sz w:val="28"/>
          <w:szCs w:val="28"/>
        </w:rPr>
      </w:pPr>
      <w:r w:rsidRPr="00C5009C">
        <w:rPr>
          <w:rStyle w:val="FootnoteReference"/>
          <w:sz w:val="20"/>
          <w:szCs w:val="20"/>
        </w:rPr>
        <w:footnoteRef/>
      </w:r>
      <w:r w:rsidRPr="00C5009C">
        <w:rPr>
          <w:sz w:val="20"/>
          <w:szCs w:val="20"/>
        </w:rPr>
        <w:t xml:space="preserve"> </w:t>
      </w:r>
      <w:hyperlink r:id="rId7" w:history="1">
        <w:r w:rsidRPr="00C5009C">
          <w:rPr>
            <w:rStyle w:val="Hyperlink"/>
            <w:sz w:val="20"/>
            <w:szCs w:val="20"/>
          </w:rPr>
          <w:t>https://stackoverflow.com/questions/24756712/deepcopy-is-extremely-slow</w:t>
        </w:r>
      </w:hyperlink>
      <w:r w:rsidRPr="00C5009C">
        <w:rPr>
          <w:sz w:val="20"/>
          <w:szCs w:val="20"/>
        </w:rPr>
        <w:t xml:space="preserve">, </w:t>
      </w:r>
      <w:hyperlink r:id="rId8"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9"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113C61" w:rsidRDefault="00113C61"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D0106"/>
    <w:rsid w:val="00110604"/>
    <w:rsid w:val="00113C61"/>
    <w:rsid w:val="00145B6C"/>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8585C"/>
    <w:rsid w:val="00687C6F"/>
    <w:rsid w:val="006B1A8C"/>
    <w:rsid w:val="006B3381"/>
    <w:rsid w:val="006C2054"/>
    <w:rsid w:val="006C3B63"/>
    <w:rsid w:val="006E599E"/>
    <w:rsid w:val="00713C92"/>
    <w:rsid w:val="007330D4"/>
    <w:rsid w:val="007A760A"/>
    <w:rsid w:val="007B4DB9"/>
    <w:rsid w:val="008239B6"/>
    <w:rsid w:val="008307E9"/>
    <w:rsid w:val="00835770"/>
    <w:rsid w:val="008550BD"/>
    <w:rsid w:val="00874F70"/>
    <w:rsid w:val="00893613"/>
    <w:rsid w:val="00895FD6"/>
    <w:rsid w:val="008B5B76"/>
    <w:rsid w:val="009038FC"/>
    <w:rsid w:val="0092449B"/>
    <w:rsid w:val="00962952"/>
    <w:rsid w:val="009B52DF"/>
    <w:rsid w:val="009C4C01"/>
    <w:rsid w:val="009D63EF"/>
    <w:rsid w:val="009F0959"/>
    <w:rsid w:val="009F4C1F"/>
    <w:rsid w:val="009F5646"/>
    <w:rsid w:val="00A202E5"/>
    <w:rsid w:val="00A32F2A"/>
    <w:rsid w:val="00A56C92"/>
    <w:rsid w:val="00A6621A"/>
    <w:rsid w:val="00A775F5"/>
    <w:rsid w:val="00AA5445"/>
    <w:rsid w:val="00AB7566"/>
    <w:rsid w:val="00AD2A1B"/>
    <w:rsid w:val="00B24474"/>
    <w:rsid w:val="00B33C35"/>
    <w:rsid w:val="00B51171"/>
    <w:rsid w:val="00B60060"/>
    <w:rsid w:val="00BA1DE6"/>
    <w:rsid w:val="00BA5A30"/>
    <w:rsid w:val="00BB711A"/>
    <w:rsid w:val="00BE4A34"/>
    <w:rsid w:val="00C111F3"/>
    <w:rsid w:val="00C142DA"/>
    <w:rsid w:val="00C24FEC"/>
    <w:rsid w:val="00C5009C"/>
    <w:rsid w:val="00C8735C"/>
    <w:rsid w:val="00CA41DB"/>
    <w:rsid w:val="00CA4B42"/>
    <w:rsid w:val="00D106B2"/>
    <w:rsid w:val="00D20FD5"/>
    <w:rsid w:val="00D27D6B"/>
    <w:rsid w:val="00D52E25"/>
    <w:rsid w:val="00D6074C"/>
    <w:rsid w:val="00D67B67"/>
    <w:rsid w:val="00DA0C13"/>
    <w:rsid w:val="00DC02EC"/>
    <w:rsid w:val="00DC3539"/>
    <w:rsid w:val="00E77211"/>
    <w:rsid w:val="00E84103"/>
    <w:rsid w:val="00E90B41"/>
    <w:rsid w:val="00EA0ACC"/>
    <w:rsid w:val="00EC67BD"/>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8957400/what-is-the-runtime-complexity-of-pythons-deepcopy"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stackoverflow.com/questions/24756712/deepcopy-is-extremely-slow"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 Id="rId9" Type="http://schemas.openxmlformats.org/officeDocument/2006/relationships/hyperlink" Target="https://writeonly.wordpress.com/2009/05/07/deepcopy-is-a-pig-for-simple-dat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ManW10\Downloads\24_04%20tests%20famou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famous</a:t>
            </a:r>
            <a:r>
              <a:rPr lang="en-GB" baseline="0"/>
              <a:t> benchmark" graph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9698-4DD0-8289-9DDBD131702A}"/>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9698-4DD0-8289-9DDBD131702A}"/>
            </c:ext>
          </c:extLst>
        </c:ser>
        <c:ser>
          <c:idx val="2"/>
          <c:order val="2"/>
          <c:tx>
            <c:strRef>
              <c:f>'[24_04 tests famous.xlsx]Sheet1'!$F$52</c:f>
              <c:strCache>
                <c:ptCount val="1"/>
                <c:pt idx="0">
                  <c:v>bnb+linear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trendline>
            <c:spPr>
              <a:ln w="19050" cap="rnd">
                <a:solidFill>
                  <a:schemeClr val="accent3"/>
                </a:solidFill>
                <a:prstDash val="sysDot"/>
              </a:ln>
              <a:effectLst/>
            </c:spPr>
            <c:trendlineType val="exp"/>
            <c:dispRSqr val="0"/>
            <c:dispEq val="0"/>
          </c:trendline>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9698-4DD0-8289-9DDBD131702A}"/>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BE796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79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0CA22C-1E4E-4038-AEAF-38C4F627E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3</TotalTime>
  <Pages>18</Pages>
  <Words>6272</Words>
  <Characters>123517</Characters>
  <Application>Microsoft Office Word</Application>
  <DocSecurity>0</DocSecurity>
  <Lines>1029</Lines>
  <Paragraphs>25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33</cp:revision>
  <dcterms:created xsi:type="dcterms:W3CDTF">2019-04-11T12:56:00Z</dcterms:created>
  <dcterms:modified xsi:type="dcterms:W3CDTF">2019-04-25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